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C5005E" w14:textId="1B2427A9" w:rsidR="007414E8" w:rsidRPr="00B30849" w:rsidRDefault="009C52F1" w:rsidP="00B30849">
      <w:pPr>
        <w:pStyle w:val="Heading1"/>
        <w:spacing w:line="360" w:lineRule="auto"/>
        <w:rPr>
          <w:rFonts w:ascii="Times New Roman" w:hAnsi="Times New Roman" w:cs="Times New Roman"/>
        </w:rPr>
      </w:pPr>
      <w:r>
        <w:rPr>
          <w:rFonts w:ascii="Times New Roman" w:hAnsi="Times New Roman" w:cs="Times New Roman"/>
        </w:rPr>
        <w:t xml:space="preserve">Chapter 02: </w:t>
      </w:r>
      <w:r w:rsidR="008B5711" w:rsidRPr="00B30849">
        <w:rPr>
          <w:rFonts w:ascii="Times New Roman" w:hAnsi="Times New Roman" w:cs="Times New Roman"/>
        </w:rPr>
        <w:t>Literature Review</w:t>
      </w:r>
    </w:p>
    <w:p w14:paraId="1193AC48" w14:textId="1C33078E" w:rsidR="008B5711" w:rsidRPr="00B30849" w:rsidRDefault="009C52F1" w:rsidP="00B30849">
      <w:pPr>
        <w:pStyle w:val="Heading1"/>
        <w:spacing w:line="360" w:lineRule="auto"/>
        <w:rPr>
          <w:rFonts w:ascii="Times New Roman" w:hAnsi="Times New Roman" w:cs="Times New Roman"/>
          <w:sz w:val="28"/>
          <w:szCs w:val="28"/>
        </w:rPr>
      </w:pPr>
      <w:r>
        <w:rPr>
          <w:rFonts w:ascii="Times New Roman" w:hAnsi="Times New Roman" w:cs="Times New Roman"/>
          <w:sz w:val="28"/>
          <w:szCs w:val="28"/>
        </w:rPr>
        <w:t xml:space="preserve">2.1 </w:t>
      </w:r>
      <w:r w:rsidR="00E95D81" w:rsidRPr="00B30849">
        <w:rPr>
          <w:rFonts w:ascii="Times New Roman" w:hAnsi="Times New Roman" w:cs="Times New Roman"/>
          <w:sz w:val="28"/>
          <w:szCs w:val="28"/>
        </w:rPr>
        <w:t>Salary Discrimination</w:t>
      </w:r>
    </w:p>
    <w:p w14:paraId="2DADFB83" w14:textId="33E2191F" w:rsidR="00DE626D" w:rsidRPr="00B30849" w:rsidRDefault="004E328F"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Even though over 25 years of time the gender discrimination for salary payment is narrowing down little by little, according to research still </w:t>
      </w:r>
      <w:r w:rsidR="00AC25C3" w:rsidRPr="00B30849">
        <w:rPr>
          <w:rFonts w:ascii="Times New Roman" w:hAnsi="Times New Roman" w:cs="Times New Roman"/>
          <w:sz w:val="24"/>
          <w:szCs w:val="24"/>
        </w:rPr>
        <w:t>their</w:t>
      </w:r>
      <w:r w:rsidRPr="00B30849">
        <w:rPr>
          <w:rFonts w:ascii="Times New Roman" w:hAnsi="Times New Roman" w:cs="Times New Roman"/>
          <w:sz w:val="24"/>
          <w:szCs w:val="24"/>
        </w:rPr>
        <w:t xml:space="preserve"> gender gap in the IT industry regarding to the enumeration that an individual receive</w:t>
      </w:r>
      <w:r w:rsidR="00AC25C3" w:rsidRPr="00B30849">
        <w:rPr>
          <w:rFonts w:ascii="Times New Roman" w:hAnsi="Times New Roman" w:cs="Times New Roman"/>
          <w:sz w:val="24"/>
          <w:szCs w:val="24"/>
        </w:rPr>
        <w:t xml:space="preserve"> (Quan, 2020). </w:t>
      </w:r>
      <w:r w:rsidR="002E7FE7" w:rsidRPr="00B30849">
        <w:rPr>
          <w:rFonts w:ascii="Times New Roman" w:hAnsi="Times New Roman" w:cs="Times New Roman"/>
          <w:sz w:val="24"/>
          <w:szCs w:val="24"/>
        </w:rPr>
        <w:t xml:space="preserve">It is not only the IT industry that is being affected by the pay gap, but many workplaces that has gender discrimination have led to this kind of pay gap and also being the prominent topic worldwide, the remuneration is not being differed by the employee working hours or their qualifications but also by gender </w:t>
      </w:r>
      <w:r w:rsidR="002E7FE7" w:rsidRPr="00B30849">
        <w:rPr>
          <w:rFonts w:ascii="Times New Roman" w:hAnsi="Times New Roman" w:cs="Times New Roman"/>
          <w:sz w:val="24"/>
          <w:szCs w:val="24"/>
        </w:rPr>
        <w:fldChar w:fldCharType="begin"/>
      </w:r>
      <w:r w:rsidR="002E7FE7" w:rsidRPr="00B30849">
        <w:rPr>
          <w:rFonts w:ascii="Times New Roman" w:hAnsi="Times New Roman" w:cs="Times New Roman"/>
          <w:sz w:val="24"/>
          <w:szCs w:val="24"/>
        </w:rPr>
        <w:instrText xml:space="preserve"> ADDIN ZOTERO_ITEM CSL_CITATION {"citationID":"RKRbvz6X","properties":{"formattedCitation":"(Khatri, 2022)","plainCitation":"(Khatri, 2022)","noteIndex":0},"citationItems":[{"id":85,"uris":["http://zotero.org/groups/4809175/items/DV2SIIHR"],"itemData":{"id":85,"type":"article-journal","abstract":"Unfair treatment based on sex is considered gender discrimination. Gender discrimination in the workplace has always existed, and the pay gap is a prominent topic worldwide. This paper investigates and provides information on the condition of the pay gap in private schools in Kathmandu valley. Four private schools in Bansbari, Kathmandu, were selected for the research. Out of 139 teachers at the selected schools, 28 female and 20 male teachers were selected for this research using the snowball sampling method. A questionnaire was administered to gather information. The open code analysis of the open-ended questionnaire showed that there was inequality in salary distribution. Remuneration differed not only by employees' working hours and qualifications but also by gender. This paper discusses how gender biases are prevalent in academia.","archive_location":"Nepal","container-title":"Dhaulagiri Journal of Sociology and Anthropology","DOI":"10.3126/dsaj.v16i01.50953","ISSN":"1994-2672","language":"en","license":"Copyright (c) 2022 Binda  Khatri","page":"89-97","source":"www.nepjol.info","title":"Pay-Based Gender Discrimination in Private School: Four Cases of Kathmandu, Nepal","title-short":"Pay-Based Gender Discrimination in Private School","author":[{"family":"Khatri","given":"Binda"}],"issued":{"date-parts":[["2022",12,31]]}}}],"schema":"https://github.com/citation-style-language/schema/raw/master/csl-citation.json"} </w:instrText>
      </w:r>
      <w:r w:rsidR="002E7FE7" w:rsidRPr="00B30849">
        <w:rPr>
          <w:rFonts w:ascii="Times New Roman" w:hAnsi="Times New Roman" w:cs="Times New Roman"/>
          <w:sz w:val="24"/>
          <w:szCs w:val="24"/>
        </w:rPr>
        <w:fldChar w:fldCharType="separate"/>
      </w:r>
      <w:r w:rsidR="002E7FE7" w:rsidRPr="00B30849">
        <w:rPr>
          <w:rFonts w:ascii="Times New Roman" w:hAnsi="Times New Roman" w:cs="Times New Roman"/>
          <w:sz w:val="24"/>
        </w:rPr>
        <w:t>(Khatri, 2022)</w:t>
      </w:r>
      <w:r w:rsidR="002E7FE7" w:rsidRPr="00B30849">
        <w:rPr>
          <w:rFonts w:ascii="Times New Roman" w:hAnsi="Times New Roman" w:cs="Times New Roman"/>
          <w:sz w:val="24"/>
          <w:szCs w:val="24"/>
        </w:rPr>
        <w:fldChar w:fldCharType="end"/>
      </w:r>
      <w:r w:rsidR="002E7FE7" w:rsidRPr="00B30849">
        <w:rPr>
          <w:rFonts w:ascii="Times New Roman" w:hAnsi="Times New Roman" w:cs="Times New Roman"/>
          <w:sz w:val="24"/>
          <w:szCs w:val="24"/>
        </w:rPr>
        <w:t xml:space="preserve">. </w:t>
      </w:r>
      <w:r w:rsidR="00AC25C3" w:rsidRPr="00B30849">
        <w:rPr>
          <w:rFonts w:ascii="Times New Roman" w:hAnsi="Times New Roman" w:cs="Times New Roman"/>
          <w:sz w:val="24"/>
          <w:szCs w:val="24"/>
        </w:rPr>
        <w:t>Salary is one of the most important for an individual due to efficient wages being paid is a motivation to optimal production and informative of employee ability, as a result the turnover in the labor market will be reduce if this wage discrimination is turned out.</w:t>
      </w:r>
      <w:r w:rsidR="00AC25C3" w:rsidRPr="00B30849">
        <w:rPr>
          <w:rFonts w:ascii="Times New Roman" w:hAnsi="Times New Roman" w:cs="Times New Roman"/>
          <w:sz w:val="24"/>
          <w:szCs w:val="24"/>
        </w:rPr>
        <w:fldChar w:fldCharType="begin"/>
      </w:r>
      <w:r w:rsidR="00AC25C3" w:rsidRPr="00B30849">
        <w:rPr>
          <w:rFonts w:ascii="Times New Roman" w:hAnsi="Times New Roman" w:cs="Times New Roman"/>
          <w:sz w:val="24"/>
          <w:szCs w:val="24"/>
        </w:rPr>
        <w:instrText xml:space="preserve"> ADDIN ZOTERO_ITEM CSL_CITATION {"citationID":"m55bsBsm","properties":{"formattedCitation":"(Meli and Spindler, 2021)","plainCitation":"(Meli and Spindler, 2021)","noteIndex":0},"citationItems":[{"id":83,"uris":["http://zotero.org/groups/4809175/items/4G9YE9D7"],"itemData":{"id":83,"type":"article","abstract":"A number of important jurisdictions have recently enacted salary history bans to combat the gender pay gap. This paper models the effect of such bans by augmenting the standard asymmetric learning setting with efficiency wages, such that wages themselves are both necessary to motivate optimal production and informative of employee ability. We demonstrate that, in the absence of other public signals, wage disclosure can result in an equilibrium of symmetric learning. Imposing a ban reverts to asymmetric learning, with adverse selection in the lateral hiring market and higher wages for new entrants to the labor market. We extend our model to include a form of taste-based discrimination that matches both the empirical characteristics of the gender pay gap and the biases cited by proponents of bans: some firms consistently but unconsciously under-evaluate the ability of their incumbent female workers, leading to failure to promote, lower wages, and anchoring in the lateral job market. Wage disclosure allows high-performing women to escape discriminatory firms, although some degree of anchoring and wage gap persists. In contrast, bans may reduce the gender wage gap, but do so at the expense of high-performing women, who may be trapped at discriminatory firms. Efficiency also declines under a ban, as trapped high-skill women under-produce. These results imply that the wage gap (and the welfare of working women, particularly high-performers) is better addressed through policies that promote efficient job switching.","DOI":"10.2139/ssrn.3767958","event-place":"Rochester, NY","genre":"SSRN Scholarly Paper","language":"en","number":"3767958","publisher-place":"Rochester, NY","source":"Social Science Research Network","title":"The Effect of Salary History Bans on Wages, Learning, and the Gender Pay Gap","URL":"https://papers.ssrn.com/abstract=3767958","author":[{"family":"Meli","given":"Jeffrey"},{"family":"Spindler","given":"James C."}],"accessed":{"date-parts":[["2023",4,20]]},"issued":{"date-parts":[["2021",1,17]]}}}],"schema":"https://github.com/citation-style-language/schema/raw/master/csl-citation.json"} </w:instrText>
      </w:r>
      <w:r w:rsidR="00AC25C3" w:rsidRPr="00B30849">
        <w:rPr>
          <w:rFonts w:ascii="Times New Roman" w:hAnsi="Times New Roman" w:cs="Times New Roman"/>
          <w:sz w:val="24"/>
          <w:szCs w:val="24"/>
        </w:rPr>
        <w:fldChar w:fldCharType="separate"/>
      </w:r>
      <w:r w:rsidR="00AC25C3" w:rsidRPr="00B30849">
        <w:rPr>
          <w:rFonts w:ascii="Times New Roman" w:hAnsi="Times New Roman" w:cs="Times New Roman"/>
          <w:sz w:val="24"/>
          <w:szCs w:val="24"/>
        </w:rPr>
        <w:t>(Meli and Spindler, 2021)</w:t>
      </w:r>
      <w:r w:rsidR="00AC25C3" w:rsidRPr="00B30849">
        <w:rPr>
          <w:rFonts w:ascii="Times New Roman" w:hAnsi="Times New Roman" w:cs="Times New Roman"/>
          <w:sz w:val="24"/>
          <w:szCs w:val="24"/>
        </w:rPr>
        <w:fldChar w:fldCharType="end"/>
      </w:r>
      <w:r w:rsidR="00AC25C3" w:rsidRPr="00B30849">
        <w:rPr>
          <w:rFonts w:ascii="Times New Roman" w:hAnsi="Times New Roman" w:cs="Times New Roman"/>
          <w:sz w:val="24"/>
          <w:szCs w:val="24"/>
        </w:rPr>
        <w:t>.</w:t>
      </w:r>
    </w:p>
    <w:p w14:paraId="5A712D68" w14:textId="33620921" w:rsidR="00DE626D" w:rsidRPr="00B30849" w:rsidRDefault="00DE626D"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Moreover, salary discrimination is not based on the skills or the education level an individual have, the main other factor that leads to discrimination in remuneration payment is the Region or based on the different location, according to the location that an individual is in the remuneration differs from another location, since the standard of living will be totally different.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EAG74Ein","properties":{"formattedCitation":"(Zhou, Bu and Gao, 2021)","plainCitation":"(Zhou, Bu and Gao, 2021)","noteIndex":0},"citationItems":[{"id":88,"uris":["http://zotero.org/groups/4809175/items/QUL7EFPH"],"itemData":{"id":88,"type":"article-journal","abstract":"Based on geographical isolation, dual labor market and other factors, the development of China’s different regional economy has obvious characteristics of differentiation, which can be embodied in the phenomenon of “different salaries for the same work” and “different workers with the same salary”. In order to further analyze its influence, this paper analyzes the regional discrimination in the free labor market with the help of the multiple regression analysis model of regional wage and remuneration in economics, referring to the factors such as region, occupation, expenditure cost and labor market, and on the basis of studying the influence of labor market discrimination, wage difference and human resources on labor remuneration.","container-title":"Modern Management Forum","DOI":"10.18686/mmf.v5i1.3164","ISSN":"2424-8444","issue":"1","journalAbbreviation":"MMF","language":"en","page":"11","source":"DOI.org (Crossref)","title":"Analysis of Regional Wage Difference in Labor Market Discrimination","volume":"5","author":[{"family":"Zhou","given":"Ziming"},{"family":"Bu","given":"Yiming"},{"family":"Gao","given":"Xiang"}],"issued":{"date-parts":[["2021",4,10]]}}}],"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Zhou, Bu and Gao, 2021)</w:t>
      </w:r>
      <w:r w:rsidRPr="00B30849">
        <w:rPr>
          <w:rFonts w:ascii="Times New Roman" w:hAnsi="Times New Roman" w:cs="Times New Roman"/>
          <w:sz w:val="24"/>
          <w:szCs w:val="24"/>
        </w:rPr>
        <w:fldChar w:fldCharType="end"/>
      </w:r>
      <w:r w:rsidR="00DB73EA" w:rsidRPr="00B30849">
        <w:rPr>
          <w:rFonts w:ascii="Times New Roman" w:hAnsi="Times New Roman" w:cs="Times New Roman"/>
          <w:sz w:val="24"/>
          <w:szCs w:val="24"/>
        </w:rPr>
        <w:t>.</w:t>
      </w:r>
    </w:p>
    <w:p w14:paraId="6E7F276B" w14:textId="77777777" w:rsidR="000A59A2" w:rsidRPr="00B30849" w:rsidRDefault="00DB73EA"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According to the study</w:t>
      </w:r>
      <w:r w:rsidR="000A59A2" w:rsidRPr="00B30849">
        <w:rPr>
          <w:rFonts w:ascii="Times New Roman" w:hAnsi="Times New Roman" w:cs="Times New Roman"/>
          <w:sz w:val="24"/>
          <w:szCs w:val="24"/>
        </w:rPr>
        <w:t>,</w:t>
      </w:r>
      <w:r w:rsidRPr="00B30849">
        <w:rPr>
          <w:rFonts w:ascii="Times New Roman" w:hAnsi="Times New Roman" w:cs="Times New Roman"/>
          <w:sz w:val="24"/>
          <w:szCs w:val="24"/>
        </w:rPr>
        <w:t xml:space="preserve"> in between 2018 to 2019 women I the tech career is being offered less than men for the same job, and sometimes in the same company which has led up to 63%. As a result, even though the Tech industry believe that the gender pay gap is narrowing, it false since it is growing throughout.</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4V8P4xZq","properties":{"formattedCitation":"(Perry, 2020)","plainCitation":"(Perry, 2020)","noteIndex":0},"citationItems":[{"id":89,"uris":["http://zotero.org/groups/4809175/items/QWEPMI4G"],"itemData":{"id":89,"type":"article-journal","abstract":"After falling slightly in 2018, the number of women in tech being offered less than men for the same job at the same company jumped back up in 2019—to 63 percent. Meanwhile, the average salary differential between U.S. tech workers identifying as male and those identifying as female held steady at 3 percent, according to a 2020 study by the job search firm Hired that was released at the end of March.","container-title":"IEEE Spectrum","DOI":"10.1109/MSPEC.2020.9099925","ISSN":"1939-9340","issue":"6","note":"event-title: IEEE Spectrum","page":"17-17","source":"IEEE Xplore","title":"Wage discrimination increases in tech: Women lose gains made in 2018 - [Careers]","title-short":"Wage discrimination increases in tech","volume":"57","author":[{"family":"Perry","given":"Tekla S."}],"issued":{"date-parts":[["2020",6]]}}}],"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Perry, 2020)</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Apart from the gender, location</w:t>
      </w:r>
      <w:r w:rsidR="000A59A2" w:rsidRPr="00B30849">
        <w:rPr>
          <w:rFonts w:ascii="Times New Roman" w:hAnsi="Times New Roman" w:cs="Times New Roman"/>
          <w:sz w:val="24"/>
          <w:szCs w:val="24"/>
        </w:rPr>
        <w:t xml:space="preserve"> </w:t>
      </w:r>
      <w:r w:rsidR="004977B2" w:rsidRPr="00B30849">
        <w:rPr>
          <w:rFonts w:ascii="Times New Roman" w:hAnsi="Times New Roman" w:cs="Times New Roman"/>
          <w:sz w:val="24"/>
          <w:szCs w:val="24"/>
        </w:rPr>
        <w:t>above</w:t>
      </w:r>
      <w:r w:rsidRPr="00B30849">
        <w:rPr>
          <w:rFonts w:ascii="Times New Roman" w:hAnsi="Times New Roman" w:cs="Times New Roman"/>
          <w:sz w:val="24"/>
          <w:szCs w:val="24"/>
        </w:rPr>
        <w:t xml:space="preserve"> it is also said that the salary history causes individuals</w:t>
      </w:r>
      <w:r w:rsidR="004977B2" w:rsidRPr="00B30849">
        <w:rPr>
          <w:rFonts w:ascii="Times New Roman" w:hAnsi="Times New Roman" w:cs="Times New Roman"/>
          <w:sz w:val="24"/>
          <w:szCs w:val="24"/>
        </w:rPr>
        <w:t xml:space="preserve"> to have discriminated pay </w:t>
      </w:r>
      <w:r w:rsidR="004977B2" w:rsidRPr="00B30849">
        <w:rPr>
          <w:rFonts w:ascii="Times New Roman" w:hAnsi="Times New Roman" w:cs="Times New Roman"/>
          <w:sz w:val="24"/>
          <w:szCs w:val="24"/>
        </w:rPr>
        <w:fldChar w:fldCharType="begin"/>
      </w:r>
      <w:r w:rsidR="004977B2" w:rsidRPr="00B30849">
        <w:rPr>
          <w:rFonts w:ascii="Times New Roman" w:hAnsi="Times New Roman" w:cs="Times New Roman"/>
          <w:sz w:val="24"/>
          <w:szCs w:val="24"/>
        </w:rPr>
        <w:instrText xml:space="preserve"> ADDIN ZOTERO_ITEM CSL_CITATION {"citationID":"kKxh8kcV","properties":{"formattedCitation":"(Safstrom, 2019)","plainCitation":"(Safstrom, 2019)","noteIndex":0},"citationItems":[{"id":93,"uris":["http://zotero.org/groups/4809175/items/PJTXCV4Z"],"itemData":{"id":93,"type":"article-journal","abstract":"Inquiries about a prospective applicant’s salary history are controversial because of the role such inequities play in the broader gender pay equity debate. The use of prior salary to determine compensation can perpetuate pay discrimination for women, especially women of color, and lock them into cycles of underpayment when these inequities are carried over from job to job. Reliance on salary history perpetuates historical discrimination and is antithetical to the language and purpose of Title VII and the Equal Pay Act. The purpose of this paper is to critically analyze the legal reasoning relied upon to interpret these laws, especially in light of the new cases emerging in this field, and to assess the potential impacts of these differing interpretations across the circuit courts. This paper offers a nuanced analysis of the courts’ reasoning, including an analysis of the text and context of the legislation and how this influences appellate courts’ divergent interpretation and reasoning. Given that this circuit split primes the issue for Supreme Court consideration, this Article considers the implications of the various interpretations.","container-title":"Yale Journal of Law and Feminism","language":"en","source":"Zotero","title":"Salary History and Pay Parity: Assessing Prior Salary History as a “Factor Other Than Sex” in Equal Pay Act Litigation","volume":"31","author":[{"family":"Safstrom","given":"Jennifer"}],"issued":{"date-parts":[["2019"]]}}}],"schema":"https://github.com/citation-style-language/schema/raw/master/csl-citation.json"} </w:instrText>
      </w:r>
      <w:r w:rsidR="004977B2" w:rsidRPr="00B30849">
        <w:rPr>
          <w:rFonts w:ascii="Times New Roman" w:hAnsi="Times New Roman" w:cs="Times New Roman"/>
          <w:sz w:val="24"/>
          <w:szCs w:val="24"/>
        </w:rPr>
        <w:fldChar w:fldCharType="separate"/>
      </w:r>
      <w:r w:rsidR="004977B2" w:rsidRPr="00B30849">
        <w:rPr>
          <w:rFonts w:ascii="Times New Roman" w:hAnsi="Times New Roman" w:cs="Times New Roman"/>
          <w:sz w:val="24"/>
          <w:szCs w:val="24"/>
        </w:rPr>
        <w:t>(Safstrom, 2019)</w:t>
      </w:r>
      <w:r w:rsidR="004977B2" w:rsidRPr="00B30849">
        <w:rPr>
          <w:rFonts w:ascii="Times New Roman" w:hAnsi="Times New Roman" w:cs="Times New Roman"/>
          <w:sz w:val="24"/>
          <w:szCs w:val="24"/>
        </w:rPr>
        <w:fldChar w:fldCharType="end"/>
      </w:r>
      <w:r w:rsidR="004977B2" w:rsidRPr="00B30849">
        <w:rPr>
          <w:rFonts w:ascii="Times New Roman" w:hAnsi="Times New Roman" w:cs="Times New Roman"/>
          <w:sz w:val="24"/>
          <w:szCs w:val="24"/>
        </w:rPr>
        <w:t>, hence each employees of the same job career of same level experience will earning  different remuneration.</w:t>
      </w:r>
    </w:p>
    <w:p w14:paraId="62B16748" w14:textId="77777777" w:rsidR="00826534" w:rsidRPr="00B30849" w:rsidRDefault="000A59A2"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Inequality of paying remuneration in this current society is not only based on the gender, it is also decided based on the peoples color, LGTBQ communities </w:t>
      </w:r>
      <w:r w:rsidR="00DB73EA" w:rsidRPr="00B30849">
        <w:rPr>
          <w:rFonts w:ascii="Times New Roman" w:hAnsi="Times New Roman" w:cs="Times New Roman"/>
          <w:sz w:val="24"/>
          <w:szCs w:val="24"/>
        </w:rPr>
        <w:t xml:space="preserve"> </w:t>
      </w:r>
      <w:r w:rsidRPr="00B30849">
        <w:rPr>
          <w:rFonts w:ascii="Times New Roman" w:hAnsi="Times New Roman" w:cs="Times New Roman"/>
          <w:sz w:val="24"/>
          <w:szCs w:val="24"/>
        </w:rPr>
        <w:t xml:space="preserve"> and other ethnic minorities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GIy3zVKQ","properties":{"formattedCitation":"(Cziesielski, 2020)","plainCitation":"(Cziesielski, 2020)","noteIndex":0},"citationItems":[{"id":94,"uris":["http://zotero.org/groups/4809175/items/7CCLTJCL"],"itemData":{"id":94,"type":"article-journal","container-title":"Limnology and Oceanography Bulletin","DOI":"10.1002/lob.10359","ISSN":"1539-6088","issue":"1","language":"en","note":"_eprint: https://onlinelibrary.wiley.com/doi/pdf/10.1002/lob.10359","page":"23-24","source":"Wiley Online Library","title":"How to Take a Proactive Approach on Your Next Salary Negotiation","volume":"29","author":[{"family":"Cziesielski","given":"Maha J."}],"issued":{"date-parts":[["2020"]]}}}],"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Cziesielski, 2020)</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hence the author has decided to proposed this thesis in order to overcome some kind of salary discrimination in the IT industry based on Sri Lanka salary information.</w:t>
      </w:r>
    </w:p>
    <w:p w14:paraId="44E87774" w14:textId="77777777" w:rsidR="00826534" w:rsidRPr="00B30849" w:rsidRDefault="00826534" w:rsidP="00B30849">
      <w:pPr>
        <w:spacing w:line="360" w:lineRule="auto"/>
        <w:rPr>
          <w:rFonts w:ascii="Times New Roman" w:hAnsi="Times New Roman" w:cs="Times New Roman"/>
          <w:sz w:val="24"/>
          <w:szCs w:val="24"/>
        </w:rPr>
      </w:pPr>
    </w:p>
    <w:p w14:paraId="300606E7" w14:textId="16C8E294" w:rsidR="00900999" w:rsidRPr="00B30849" w:rsidRDefault="009C52F1" w:rsidP="00B30849">
      <w:pPr>
        <w:pStyle w:val="Heading2"/>
        <w:spacing w:line="360" w:lineRule="auto"/>
        <w:rPr>
          <w:rFonts w:ascii="Times New Roman" w:hAnsi="Times New Roman" w:cs="Times New Roman"/>
          <w:sz w:val="28"/>
          <w:szCs w:val="28"/>
        </w:rPr>
      </w:pPr>
      <w:r>
        <w:rPr>
          <w:rFonts w:ascii="Times New Roman" w:hAnsi="Times New Roman" w:cs="Times New Roman"/>
          <w:sz w:val="28"/>
          <w:szCs w:val="28"/>
        </w:rPr>
        <w:lastRenderedPageBreak/>
        <w:t xml:space="preserve">2.2 </w:t>
      </w:r>
      <w:r w:rsidR="00900999" w:rsidRPr="00B30849">
        <w:rPr>
          <w:rFonts w:ascii="Times New Roman" w:hAnsi="Times New Roman" w:cs="Times New Roman"/>
          <w:sz w:val="28"/>
          <w:szCs w:val="28"/>
        </w:rPr>
        <w:t>Approach taken to solve Salary discrimination.</w:t>
      </w:r>
    </w:p>
    <w:p w14:paraId="4155075D" w14:textId="3AD8F2A7" w:rsidR="00900999" w:rsidRPr="00B30849" w:rsidRDefault="009C52F1" w:rsidP="00B30849">
      <w:pPr>
        <w:pStyle w:val="Heading3"/>
        <w:spacing w:line="360" w:lineRule="auto"/>
        <w:rPr>
          <w:rFonts w:ascii="Times New Roman" w:hAnsi="Times New Roman" w:cs="Times New Roman"/>
        </w:rPr>
      </w:pPr>
      <w:r>
        <w:rPr>
          <w:rFonts w:ascii="Times New Roman" w:hAnsi="Times New Roman" w:cs="Times New Roman"/>
        </w:rPr>
        <w:t xml:space="preserve">2.2.1 </w:t>
      </w:r>
      <w:r w:rsidR="00900999" w:rsidRPr="00B30849">
        <w:rPr>
          <w:rFonts w:ascii="Times New Roman" w:hAnsi="Times New Roman" w:cs="Times New Roman"/>
        </w:rPr>
        <w:t xml:space="preserve">Banning of salary </w:t>
      </w:r>
      <w:r w:rsidRPr="00B30849">
        <w:rPr>
          <w:rFonts w:ascii="Times New Roman" w:hAnsi="Times New Roman" w:cs="Times New Roman"/>
        </w:rPr>
        <w:t>history.</w:t>
      </w:r>
    </w:p>
    <w:p w14:paraId="5A296DE5" w14:textId="29C7F60F" w:rsidR="00900999" w:rsidRPr="00B30849" w:rsidRDefault="00F525DD"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One of the </w:t>
      </w:r>
      <w:r w:rsidR="008C44FD" w:rsidRPr="00B30849">
        <w:rPr>
          <w:rFonts w:ascii="Times New Roman" w:hAnsi="Times New Roman" w:cs="Times New Roman"/>
          <w:sz w:val="24"/>
          <w:szCs w:val="24"/>
        </w:rPr>
        <w:t>ways</w:t>
      </w:r>
      <w:r w:rsidRPr="00B30849">
        <w:rPr>
          <w:rFonts w:ascii="Times New Roman" w:hAnsi="Times New Roman" w:cs="Times New Roman"/>
          <w:sz w:val="24"/>
          <w:szCs w:val="24"/>
        </w:rPr>
        <w:t xml:space="preserve"> in which to make salary pay </w:t>
      </w:r>
      <w:r w:rsidR="008C44FD" w:rsidRPr="00B30849">
        <w:rPr>
          <w:rFonts w:ascii="Times New Roman" w:hAnsi="Times New Roman" w:cs="Times New Roman"/>
          <w:sz w:val="24"/>
          <w:szCs w:val="24"/>
        </w:rPr>
        <w:t>discrimination is</w:t>
      </w:r>
      <w:r w:rsidRPr="00B30849">
        <w:rPr>
          <w:rFonts w:ascii="Times New Roman" w:hAnsi="Times New Roman" w:cs="Times New Roman"/>
          <w:sz w:val="24"/>
          <w:szCs w:val="24"/>
        </w:rPr>
        <w:t xml:space="preserve"> </w:t>
      </w:r>
      <w:r w:rsidR="008C44FD" w:rsidRPr="00B30849">
        <w:rPr>
          <w:rFonts w:ascii="Times New Roman" w:hAnsi="Times New Roman" w:cs="Times New Roman"/>
          <w:sz w:val="24"/>
          <w:szCs w:val="24"/>
        </w:rPr>
        <w:t>using</w:t>
      </w:r>
      <w:r w:rsidRPr="00B30849">
        <w:rPr>
          <w:rFonts w:ascii="Times New Roman" w:hAnsi="Times New Roman" w:cs="Times New Roman"/>
          <w:sz w:val="24"/>
          <w:szCs w:val="24"/>
        </w:rPr>
        <w:t xml:space="preserve"> salary history in setting up the wages. Hence during the process of hiring an employee to the organization the employer should avoid inquiring regarding the individual salary history </w:t>
      </w:r>
      <w:r w:rsidR="008C44FD" w:rsidRPr="00B30849">
        <w:rPr>
          <w:rFonts w:ascii="Times New Roman" w:hAnsi="Times New Roman" w:cs="Times New Roman"/>
          <w:sz w:val="24"/>
          <w:szCs w:val="24"/>
        </w:rPr>
        <w:t>and adopting “reckless discrimination” legal theory could promote greater pay equity in the industry.</w:t>
      </w:r>
      <w:r w:rsidRPr="00B30849">
        <w:rPr>
          <w:rFonts w:ascii="Times New Roman" w:hAnsi="Times New Roman" w:cs="Times New Roman"/>
          <w:sz w:val="24"/>
          <w:szCs w:val="24"/>
        </w:rPr>
        <w:t xml:space="preserve"> </w:t>
      </w:r>
      <w:r w:rsidR="008C44FD" w:rsidRPr="00B30849">
        <w:rPr>
          <w:rFonts w:ascii="Times New Roman" w:hAnsi="Times New Roman" w:cs="Times New Roman"/>
          <w:sz w:val="24"/>
          <w:szCs w:val="24"/>
        </w:rPr>
        <w:fldChar w:fldCharType="begin"/>
      </w:r>
      <w:r w:rsidR="008C44FD" w:rsidRPr="00B30849">
        <w:rPr>
          <w:rFonts w:ascii="Times New Roman" w:hAnsi="Times New Roman" w:cs="Times New Roman"/>
          <w:sz w:val="24"/>
          <w:szCs w:val="24"/>
        </w:rPr>
        <w:instrText xml:space="preserve"> ADDIN ZOTERO_ITEM CSL_CITATION {"citationID":"Smyy7Grl","properties":{"formattedCitation":"(Vandenberg, 2020)","plainCitation":"(Vandenberg, 2020)","noteIndex":0},"citationItems":[{"id":30,"uris":["http://zotero.org/groups/4809175/items/B2JUXR5H"],"itemData":{"id":30,"type":"article-journal","abstract":"The Equal Pay Act (EPA) purports to prohibit employers from paying female employees less than male employees with similar qualifications; however, the affirmative defenses provided in the EPA are loopholes that perpetuate the gender pay gap. In particular, the fourth affirmative defense allows for wage differentials based on a “factor other than sex.” Many federal circuits have read this defense broadly to include wage differentials based on salary history. That is, an employer can pay a female employee less than her male counterparts because she was paid less by her previous employer. While salary history was once viewed as an objective data point for wage setting, research now demonstrates that reliance on salary history merely continues the gender discrimination of previous employers.","language":"en","page":"20","source":"Zotero","title":"Salary History and the Equal Pay Act: An Argument for the Adoption of “Reckless Discrimination” as a Theory of Liability","volume":"15","author":[{"family":"Vandenberg","given":"Kate"}],"issued":{"date-parts":[["2020"]]}}}],"schema":"https://github.com/citation-style-language/schema/raw/master/csl-citation.json"} </w:instrText>
      </w:r>
      <w:r w:rsidR="008C44FD" w:rsidRPr="00B30849">
        <w:rPr>
          <w:rFonts w:ascii="Times New Roman" w:hAnsi="Times New Roman" w:cs="Times New Roman"/>
          <w:sz w:val="24"/>
          <w:szCs w:val="24"/>
        </w:rPr>
        <w:fldChar w:fldCharType="separate"/>
      </w:r>
      <w:r w:rsidR="008C44FD" w:rsidRPr="00B30849">
        <w:rPr>
          <w:rFonts w:ascii="Times New Roman" w:hAnsi="Times New Roman" w:cs="Times New Roman"/>
          <w:sz w:val="24"/>
        </w:rPr>
        <w:t>(Vandenberg, 2020)</w:t>
      </w:r>
      <w:r w:rsidR="008C44FD" w:rsidRPr="00B30849">
        <w:rPr>
          <w:rFonts w:ascii="Times New Roman" w:hAnsi="Times New Roman" w:cs="Times New Roman"/>
          <w:sz w:val="24"/>
          <w:szCs w:val="24"/>
        </w:rPr>
        <w:fldChar w:fldCharType="end"/>
      </w:r>
    </w:p>
    <w:p w14:paraId="2D4CE2EF" w14:textId="34551F49" w:rsidR="00B97B8E" w:rsidRPr="00B30849" w:rsidRDefault="009C52F1" w:rsidP="00B30849">
      <w:pPr>
        <w:pStyle w:val="Heading2"/>
        <w:spacing w:line="360" w:lineRule="auto"/>
        <w:rPr>
          <w:rFonts w:ascii="Times New Roman" w:hAnsi="Times New Roman" w:cs="Times New Roman"/>
          <w:sz w:val="28"/>
          <w:szCs w:val="28"/>
        </w:rPr>
      </w:pPr>
      <w:r>
        <w:rPr>
          <w:rFonts w:ascii="Times New Roman" w:hAnsi="Times New Roman" w:cs="Times New Roman"/>
          <w:sz w:val="28"/>
          <w:szCs w:val="28"/>
        </w:rPr>
        <w:t xml:space="preserve">2.3 </w:t>
      </w:r>
      <w:r w:rsidR="00B97B8E" w:rsidRPr="00B30849">
        <w:rPr>
          <w:rFonts w:ascii="Times New Roman" w:hAnsi="Times New Roman" w:cs="Times New Roman"/>
          <w:sz w:val="28"/>
          <w:szCs w:val="28"/>
        </w:rPr>
        <w:t>Factors considered whilst considering salary payment.</w:t>
      </w:r>
    </w:p>
    <w:p w14:paraId="25236502" w14:textId="0F28A453" w:rsidR="00B97B8E" w:rsidRPr="00B30849" w:rsidRDefault="009C52F1" w:rsidP="00B30849">
      <w:pPr>
        <w:pStyle w:val="Heading3"/>
        <w:spacing w:line="360" w:lineRule="auto"/>
        <w:rPr>
          <w:rFonts w:ascii="Times New Roman" w:hAnsi="Times New Roman" w:cs="Times New Roman"/>
        </w:rPr>
      </w:pPr>
      <w:r>
        <w:rPr>
          <w:rFonts w:ascii="Times New Roman" w:hAnsi="Times New Roman" w:cs="Times New Roman"/>
        </w:rPr>
        <w:t xml:space="preserve">2.3.1 </w:t>
      </w:r>
      <w:r w:rsidR="00B97B8E" w:rsidRPr="00B30849">
        <w:rPr>
          <w:rFonts w:ascii="Times New Roman" w:hAnsi="Times New Roman" w:cs="Times New Roman"/>
        </w:rPr>
        <w:t>Education</w:t>
      </w:r>
    </w:p>
    <w:p w14:paraId="30AA1361" w14:textId="064DF6DA" w:rsidR="004955E5" w:rsidRPr="00B30849" w:rsidRDefault="004955E5"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Education is an investment according to the human capital therapist. It has been demonstrated that education increases a person's capacity for production, employability, and discretionary income, which in turn lowers the cost of community social services and creates funds to fund additional education. Additionally, it has been discovered that education raises a person's quality of life by giving them more free time and resources to enjoy it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7JLLz7EQ","properties":{"formattedCitation":"(Owings and Kaplan, 2019)","plainCitation":"(Owings and Kaplan, 2019)","noteIndex":0},"citationItems":[{"id":98,"uris":["http://zotero.org/groups/4809175/items/D8WJKH5X"],"itemData":{"id":98,"type":"chapter","abstract":"Education is a significant investment in human capital–the skills, knowledge, and experience the individual has that increase his/her productive capacities–and brings clear benefits to the individual, the economy, and society at large. Likewise, an educated citizenry has a substantial positive impact on society. More than any other social investment, education raises the standard of living by increasing employability and disposable income and reducing community social service costs, thereby increasing revenue to support even more education–creating a dynamic synergy. Education also increases employability. Individuals with lower education levels are more likely to be unemployed and underemployed than those with higher educational attainment. Increased education buys leisure time and the resources to enjoy it. How individuals spend their leisure time partly defines their quality of life. Existing research suggests an interrelationship between women’s decisions to have children and educational attainment, rates of employment, and economic well-being.","container-title":"American Public School Finance","edition":"3","ISBN":"978-1-351-01379-6","note":"number-of-pages: 23","publisher":"Routledge","title":"Education as an Investment in Human Capital","author":[{"family":"Owings","given":"William A."},{"family":"Kaplan","given":"Leslie S."}],"issued":{"date-parts":[["2019"]]}}}],"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Owings and Kaplan, 2019)</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xml:space="preserve">. Due to higher education with a better knowledge of </w:t>
      </w:r>
      <w:r w:rsidR="00A9524D" w:rsidRPr="00B30849">
        <w:rPr>
          <w:rFonts w:ascii="Times New Roman" w:hAnsi="Times New Roman" w:cs="Times New Roman"/>
          <w:sz w:val="24"/>
          <w:szCs w:val="24"/>
        </w:rPr>
        <w:t xml:space="preserve">the domain that an individual will be earning more than another individual since reducing the risk of loss will be minimal according to the education level an individual holds to </w:t>
      </w:r>
      <w:r w:rsidR="00B3259E" w:rsidRPr="00B30849">
        <w:rPr>
          <w:rFonts w:ascii="Times New Roman" w:hAnsi="Times New Roman" w:cs="Times New Roman"/>
          <w:sz w:val="24"/>
          <w:szCs w:val="24"/>
        </w:rPr>
        <w:fldChar w:fldCharType="begin"/>
      </w:r>
      <w:r w:rsidR="00B3259E" w:rsidRPr="00B30849">
        <w:rPr>
          <w:rFonts w:ascii="Times New Roman" w:hAnsi="Times New Roman" w:cs="Times New Roman"/>
          <w:sz w:val="24"/>
          <w:szCs w:val="24"/>
        </w:rPr>
        <w:instrText xml:space="preserve"> ADDIN ZOTERO_ITEM CSL_CITATION {"citationID":"zB737Zpn","properties":{"formattedCitation":"(Quan, 2020)","plainCitation":"(Quan, 2020)","noteIndex":0},"citationItems":[{"id":72,"uris":["http://zotero.org/groups/4809175/items/69JM3M24"],"itemData":{"id":72,"type":"webpage","abstract":"Although over the past 25 years the gender pay gap for full-time workers has been dramatically narrowing, the gap remains wide in the IT industry. Why does such a gap persist and is the gap really gender related? A set of major factors for determining salary differentials has been identified by previous studies. Incorporating these variables in an integrated model that include a gender variable and various interaction terms, we examine whether wage discrimination based on gender for System Administrators exists. Our results indicate that after all major factors that may affect salary differentials are considered, gender is still a major significant factor in explaining such differentials.","language":"en","title":"Gender Discrimination in IT Salary: A Preliminary Investigation","title-short":"Gender Discrimination in IT Salary","URL":"https://www.semanticscholar.org/paper/Gender-Discrimination-in-IT-Salary%3A-A-Preliminary-Quan/d274a5bbf1c7f2978fb4a0f72f8451744789b210","author":[{"family":"Quan","given":"J."}],"accessed":{"date-parts":[["2022",10,22]]},"issued":{"date-parts":[["2020"]]}}}],"schema":"https://github.com/citation-style-language/schema/raw/master/csl-citation.json"} </w:instrText>
      </w:r>
      <w:r w:rsidR="00B3259E" w:rsidRPr="00B30849">
        <w:rPr>
          <w:rFonts w:ascii="Times New Roman" w:hAnsi="Times New Roman" w:cs="Times New Roman"/>
          <w:sz w:val="24"/>
          <w:szCs w:val="24"/>
        </w:rPr>
        <w:fldChar w:fldCharType="separate"/>
      </w:r>
      <w:r w:rsidR="00B3259E" w:rsidRPr="00B30849">
        <w:rPr>
          <w:rFonts w:ascii="Times New Roman" w:hAnsi="Times New Roman" w:cs="Times New Roman"/>
          <w:sz w:val="24"/>
        </w:rPr>
        <w:t>(Quan, 2020)</w:t>
      </w:r>
      <w:r w:rsidR="00B3259E" w:rsidRPr="00B30849">
        <w:rPr>
          <w:rFonts w:ascii="Times New Roman" w:hAnsi="Times New Roman" w:cs="Times New Roman"/>
          <w:sz w:val="24"/>
          <w:szCs w:val="24"/>
        </w:rPr>
        <w:fldChar w:fldCharType="end"/>
      </w:r>
      <w:r w:rsidR="00A9524D" w:rsidRPr="00B30849">
        <w:rPr>
          <w:rFonts w:ascii="Times New Roman" w:hAnsi="Times New Roman" w:cs="Times New Roman"/>
          <w:sz w:val="24"/>
          <w:szCs w:val="24"/>
        </w:rPr>
        <w:t>.</w:t>
      </w:r>
    </w:p>
    <w:p w14:paraId="78C6B763" w14:textId="28B3A16D" w:rsidR="0021499D" w:rsidRPr="00B30849" w:rsidRDefault="0021499D"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Moreover it clearly indicates that when an individual has a better education qualification, the individual has a higher chance of obtaining a higher salary.</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j0cefGEJ","properties":{"formattedCitation":"(Wang et al., 2022)","plainCitation":"(Wang et al., 2022)","noteIndex":0},"citationItems":[{"id":37,"uris":["http://zotero.org/groups/4809175/items/UGQNGFRF"],"itemData":{"id":37,"type":"article-journal","abstract":"It is an important deployment of the Party Central Committee and the State Council to fully promote the employment of college graduates with higher quality, and salary is an important indicator of quality measurement. This paper takes the cross-sectional data of the employment of graduates from a financial and economic university in 2020 as the sample; whether the actual starting salary is a high salary as the dependent variable; and human capital, social capital, labor market as the explanatory variables and uses R to establish a logistic regression model to analyze the determinants of the high salary of graduates. Five machine learning methods, SVM, naive Bayes, CART, random forest, and XGBoost, are used to predict whether graduates can get a high starting salary, compare the advantages and disadvantages of various methods horizontally, optimize the parameters at the same time, and further enhance the performance of the model. Based on the employment data of graduate students in a university of finance and economics in 2020, this paper makes an empirical study. The study shows that academic qualifications, professional disciplines, employment regions, employment industries, the nature of employment units, gender, and whether they have served as student cadres have a significant impact on whether graduates can get “high salaries.” The main factors affecting the starting salary of graduates are the accumulation of human capital and social capital, but the segmentation of labor market is also the main reason affecting the starting salary of graduates. The prediction results of several models show that the integrated models have better performance than single models, and the XGBoost model is the best, which can help predict whether graduates get high salary.","container-title":"Wireless Communications and Mobile Computing","DOI":"10.1155/2022/7845545","ISSN":"1530-8677, 1530-8669","journalAbbreviation":"Wireless Communications and Mobile Computing","language":"en","page":"1-14","source":"DOI.org (Crossref)","title":"Prediction of Factors Influencing the Starting Salary of College Graduates Based on Machine Learning","volume":"2022","author":[{"family":"Wang","given":"Ping"},{"family":"Liao","given":"Wensheng"},{"family":"Zhao","given":"Zhongping"},{"family":"Miu","given":"Feng"}],"editor":[{"family":"Lakshmanna","given":"Kuruva"}],"issued":{"date-parts":[["2022",7,26]]}}}],"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Wang et al., 2022)</w:t>
      </w:r>
      <w:r w:rsidRPr="00B30849">
        <w:rPr>
          <w:rFonts w:ascii="Times New Roman" w:hAnsi="Times New Roman" w:cs="Times New Roman"/>
          <w:sz w:val="24"/>
          <w:szCs w:val="24"/>
        </w:rPr>
        <w:fldChar w:fldCharType="end"/>
      </w:r>
    </w:p>
    <w:p w14:paraId="34CAF369" w14:textId="0E00D6AB" w:rsidR="002E7FE7" w:rsidRPr="00B30849" w:rsidRDefault="009C52F1" w:rsidP="00B30849">
      <w:pPr>
        <w:pStyle w:val="Heading3"/>
        <w:spacing w:line="360" w:lineRule="auto"/>
        <w:rPr>
          <w:rFonts w:ascii="Times New Roman" w:hAnsi="Times New Roman" w:cs="Times New Roman"/>
        </w:rPr>
      </w:pPr>
      <w:r>
        <w:rPr>
          <w:rFonts w:ascii="Times New Roman" w:hAnsi="Times New Roman" w:cs="Times New Roman"/>
        </w:rPr>
        <w:t xml:space="preserve">2.3.2 </w:t>
      </w:r>
      <w:r w:rsidR="00A9524D" w:rsidRPr="00B30849">
        <w:rPr>
          <w:rFonts w:ascii="Times New Roman" w:hAnsi="Times New Roman" w:cs="Times New Roman"/>
        </w:rPr>
        <w:t>Experience</w:t>
      </w:r>
    </w:p>
    <w:p w14:paraId="5DA68D39" w14:textId="32F039F1" w:rsidR="00A9524D" w:rsidRPr="00B30849" w:rsidRDefault="00B3259E" w:rsidP="00B30849">
      <w:pPr>
        <w:spacing w:line="360" w:lineRule="auto"/>
        <w:jc w:val="both"/>
        <w:rPr>
          <w:rFonts w:ascii="Times New Roman" w:hAnsi="Times New Roman" w:cs="Times New Roman"/>
        </w:rPr>
      </w:pPr>
      <w:r w:rsidRPr="00B30849">
        <w:rPr>
          <w:rFonts w:ascii="Times New Roman" w:hAnsi="Times New Roman" w:cs="Times New Roman"/>
          <w:sz w:val="24"/>
          <w:szCs w:val="24"/>
        </w:rPr>
        <w:t xml:space="preserve">Experience is another human capital factor. By having a higher experience it during on-job training will enable an individual to acquire a versatile skills which will be an added advantage since the knowledge in the domain will be very much higher than the new fresh graduate or an individual who is in his intern period </w:t>
      </w:r>
      <w:r w:rsidRPr="00B30849">
        <w:rPr>
          <w:rFonts w:ascii="Times New Roman" w:hAnsi="Times New Roman" w:cs="Times New Roman"/>
          <w:sz w:val="24"/>
          <w:szCs w:val="24"/>
        </w:rPr>
        <w:fldChar w:fldCharType="begin"/>
      </w:r>
      <w:r w:rsidR="00677544" w:rsidRPr="00B30849">
        <w:rPr>
          <w:rFonts w:ascii="Times New Roman" w:hAnsi="Times New Roman" w:cs="Times New Roman"/>
          <w:sz w:val="24"/>
          <w:szCs w:val="24"/>
        </w:rPr>
        <w:instrText xml:space="preserve"> ADDIN ZOTERO_ITEM CSL_CITATION {"citationID":"9pgxF91C","properties":{"formattedCitation":"(Quan, 2020)","plainCitation":"(Quan, 2020)","noteIndex":0},"citationItems":[{"id":72,"uris":["http://zotero.org/groups/4809175/items/69JM3M24"],"itemData":{"id":72,"type":"webpage","abstract":"Although over the past 25 years the gender pay gap for full-time workers has been dramatically narrowing, the gap remains wide in the IT industry. Why does such a gap persist and is the gap really gender related? A set of major factors for determining salary differentials has been identified by previous studies. Incorporating these variables in an integrated model that include a gender variable and various interaction terms, we examine whether wage discrimination based on gender for System Administrators exists. Our results indicate that after all major factors that may affect salary differentials are considered, gender is still a major significant factor in explaining such differentials.","language":"en","title":"Gender Discrimination in IT Salary: A Preliminary Investigation","title-short":"Gender Discrimination in IT Salary","URL":"https://www.semanticscholar.org/paper/Gender-Discrimination-in-IT-Salary%3A-A-Preliminary-Quan/d274a5bbf1c7f2978fb4a0f72f8451744789b210","author":[{"family":"Quan","given":"J."}],"accessed":{"date-parts":[["2022",10,22]]},"issued":{"date-parts":[["2020"]]}}}],"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Quan, 2020)</w:t>
      </w:r>
      <w:r w:rsidRPr="00B30849">
        <w:rPr>
          <w:rFonts w:ascii="Times New Roman" w:hAnsi="Times New Roman" w:cs="Times New Roman"/>
          <w:sz w:val="24"/>
          <w:szCs w:val="24"/>
        </w:rPr>
        <w:fldChar w:fldCharType="end"/>
      </w:r>
      <w:r w:rsidRPr="00B30849">
        <w:rPr>
          <w:rFonts w:ascii="Times New Roman" w:hAnsi="Times New Roman" w:cs="Times New Roman"/>
        </w:rPr>
        <w:t>.</w:t>
      </w:r>
    </w:p>
    <w:p w14:paraId="154DD6AC" w14:textId="0D760AAE" w:rsidR="00E63C94" w:rsidRPr="00B30849" w:rsidRDefault="009C52F1" w:rsidP="00B30849">
      <w:pPr>
        <w:pStyle w:val="Heading3"/>
        <w:spacing w:line="360" w:lineRule="auto"/>
        <w:rPr>
          <w:rFonts w:ascii="Times New Roman" w:hAnsi="Times New Roman" w:cs="Times New Roman"/>
        </w:rPr>
      </w:pPr>
      <w:r>
        <w:rPr>
          <w:rFonts w:ascii="Times New Roman" w:hAnsi="Times New Roman" w:cs="Times New Roman"/>
        </w:rPr>
        <w:t xml:space="preserve">2.3.3 </w:t>
      </w:r>
      <w:r w:rsidR="00E63C94" w:rsidRPr="00B30849">
        <w:rPr>
          <w:rFonts w:ascii="Times New Roman" w:hAnsi="Times New Roman" w:cs="Times New Roman"/>
        </w:rPr>
        <w:t>Type of work selection</w:t>
      </w:r>
    </w:p>
    <w:p w14:paraId="4AF0ABF2" w14:textId="1E7FA008" w:rsidR="00E63C94" w:rsidRPr="00B30849" w:rsidRDefault="00E63C94"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The remuneration that will be paid to an individual will also be considered based on the type of working selection selected. The possible working selection could be either temporary or permanent</w:t>
      </w:r>
      <w:r w:rsidR="003F51EA" w:rsidRPr="00B30849">
        <w:rPr>
          <w:rFonts w:ascii="Times New Roman" w:hAnsi="Times New Roman" w:cs="Times New Roman"/>
          <w:sz w:val="24"/>
          <w:szCs w:val="24"/>
        </w:rPr>
        <w:t xml:space="preserve"> contract </w:t>
      </w:r>
      <w:r w:rsidRPr="00B30849">
        <w:rPr>
          <w:rFonts w:ascii="Times New Roman" w:hAnsi="Times New Roman" w:cs="Times New Roman"/>
          <w:sz w:val="24"/>
          <w:szCs w:val="24"/>
        </w:rPr>
        <w:fldChar w:fldCharType="begin"/>
      </w:r>
      <w:r w:rsidR="00677544" w:rsidRPr="00B30849">
        <w:rPr>
          <w:rFonts w:ascii="Times New Roman" w:hAnsi="Times New Roman" w:cs="Times New Roman"/>
          <w:sz w:val="24"/>
          <w:szCs w:val="24"/>
        </w:rPr>
        <w:instrText xml:space="preserve"> ADDIN ZOTERO_ITEM CSL_CITATION {"citationID":"ZNCDhar4","properties":{"formattedCitation":"(Marin-Garcia and Mart\\uc0\\u237{}nez-Tom\\uc0\\u225{}s, 2022)","plainCitation":"(Marin-Garcia and Martínez-Tomás, 2022)","noteIndex":0},"citationItems":[{"id":102,"uris":["http://zotero.org/groups/4809175/items/GG65TGVM"],"itemData":{"id":102,"type":"article-journal","abstract":"Purpose: This paper aims to assess extrinsic motivation in the Spanish labor market. We focus on evaluating whether remuneration programs have a sufficient prevalence in the Spanish context to be considered in research models. Besides, we are also interested in identifying which are the factors that might affect the adoption of those programs.","container-title":"WPOM-Working Papers on Operations Management","DOI":"10.4995/wpom.16808","ISSN":"1989-9068","issue":"1","journalAbbreviation":"Work. pap. oper. manag.","language":"en","page":"35-63","source":"DOI.org (Crossref)","title":"What does the wage structure depend on? Evidence from the national salary survey in Spain","title-short":"What does the wage structure depend on?","volume":"13","author":[{"family":"Marin-Garcia","given":"Juan A."},{"family":"Martínez-Tomás","given":"Juan"}],"issued":{"date-parts":[["2022",1,12]]}}}],"schema":"https://github.com/citation-style-language/schema/raw/master/csl-citation.json"} </w:instrText>
      </w:r>
      <w:r w:rsidRPr="00B30849">
        <w:rPr>
          <w:rFonts w:ascii="Times New Roman" w:hAnsi="Times New Roman" w:cs="Times New Roman"/>
          <w:sz w:val="24"/>
          <w:szCs w:val="24"/>
        </w:rPr>
        <w:fldChar w:fldCharType="separate"/>
      </w:r>
      <w:r w:rsidR="00677544" w:rsidRPr="00B30849">
        <w:rPr>
          <w:rFonts w:ascii="Times New Roman" w:hAnsi="Times New Roman" w:cs="Times New Roman"/>
          <w:sz w:val="24"/>
          <w:szCs w:val="28"/>
        </w:rPr>
        <w:t>(Marin-Garcia and Martínez-Tomás, 2022)</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as a result the salary payment for an individual will also be different apart from the gender discrimination.</w:t>
      </w:r>
    </w:p>
    <w:p w14:paraId="7F046EC1" w14:textId="127C9FF6" w:rsidR="00826534" w:rsidRPr="00B30849" w:rsidRDefault="009C52F1" w:rsidP="00B30849">
      <w:pPr>
        <w:pStyle w:val="Heading3"/>
        <w:spacing w:line="360" w:lineRule="auto"/>
        <w:rPr>
          <w:rFonts w:ascii="Times New Roman" w:hAnsi="Times New Roman" w:cs="Times New Roman"/>
        </w:rPr>
      </w:pPr>
      <w:r>
        <w:rPr>
          <w:rFonts w:ascii="Times New Roman" w:hAnsi="Times New Roman" w:cs="Times New Roman"/>
        </w:rPr>
        <w:lastRenderedPageBreak/>
        <w:t xml:space="preserve">2.3.4 </w:t>
      </w:r>
      <w:r w:rsidR="00826534" w:rsidRPr="00B30849">
        <w:rPr>
          <w:rFonts w:ascii="Times New Roman" w:hAnsi="Times New Roman" w:cs="Times New Roman"/>
        </w:rPr>
        <w:t>Geographical Location</w:t>
      </w:r>
    </w:p>
    <w:p w14:paraId="1F16D5C9" w14:textId="1BB16E25" w:rsidR="00826534" w:rsidRPr="00B30849" w:rsidRDefault="00F74049"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The remuneration that will be given to an individual will also be affected by the geographical location they are working on, since the economy will be different compared to other countries across which could be either developing, developed or poverty state, as a result the IT industry individual will be given different remuneration even when they working on the same job role across different region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LVs7exq6","properties":{"formattedCitation":"(Zhang and Chung, 2018)","plainCitation":"(Zhang and Chung, 2018)","noteIndex":0},"citationItems":[{"id":103,"uris":["http://zotero.org/groups/4809175/items/RD8JA2GD"],"itemData":{"id":103,"type":"article-journal","abstract":"This paper examines the role of firm location in relation to managers’ compensation structure. We find that managers in remotely located firms have compensation packages with lower pay-for-performance (and pay-for-risk) sensitivity, which suggests that managers in rural areas can exert more influence on their pay and receive a compensation package that is more favorable to them. However, this impact of geographical location on managers’ pay is mitigated by the presence of institutional investors. Last, we find that managers in rural firms take lower risks than their peers in urban firms. Overall, our evidence is in support of managerial entrenchment in rural firms.","container-title":"Journal of Economics and Finance","issue":"1","language":"en","note":"publisher: Springer &amp; Academy of Economics and Finance","page":"1-32","source":"ideas.repec.org","title":"Does geographical location matter for managerial compensation design?","volume":"42","author":[{"family":"Zhang","given":"Jing"},{"family":"Chung","given":"Jieun"}],"issued":{"date-parts":[["2018"]]}}}],"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Zhang and Chung, 2018)</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7BAF1552" w14:textId="77BE6176" w:rsidR="0021499D" w:rsidRPr="00B30849" w:rsidRDefault="009C52F1" w:rsidP="00B30849">
      <w:pPr>
        <w:pStyle w:val="Heading3"/>
        <w:spacing w:line="360" w:lineRule="auto"/>
        <w:rPr>
          <w:rFonts w:ascii="Times New Roman" w:hAnsi="Times New Roman" w:cs="Times New Roman"/>
        </w:rPr>
      </w:pPr>
      <w:r>
        <w:rPr>
          <w:rFonts w:ascii="Times New Roman" w:hAnsi="Times New Roman" w:cs="Times New Roman"/>
        </w:rPr>
        <w:t xml:space="preserve">2.3.5 </w:t>
      </w:r>
      <w:r w:rsidR="0021499D" w:rsidRPr="00B30849">
        <w:rPr>
          <w:rFonts w:ascii="Times New Roman" w:hAnsi="Times New Roman" w:cs="Times New Roman"/>
        </w:rPr>
        <w:t>Environment of the Industry</w:t>
      </w:r>
    </w:p>
    <w:p w14:paraId="7FE83E05" w14:textId="4458F62F" w:rsidR="0021499D" w:rsidRPr="00B30849" w:rsidRDefault="0021499D"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As per the above factors the remuneration that could be earned by an individual is based on how well the company has been established in the industry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NCejkIUJ","properties":{"formattedCitation":"(Wang et al., 2022)","plainCitation":"(Wang et al., 2022)","noteIndex":0},"citationItems":[{"id":37,"uris":["http://zotero.org/groups/4809175/items/UGQNGFRF"],"itemData":{"id":37,"type":"article-journal","abstract":"It is an important deployment of the Party Central Committee and the State Council to fully promote the employment of college graduates with higher quality, and salary is an important indicator of quality measurement. This paper takes the cross-sectional data of the employment of graduates from a financial and economic university in 2020 as the sample; whether the actual starting salary is a high salary as the dependent variable; and human capital, social capital, labor market as the explanatory variables and uses R to establish a logistic regression model to analyze the determinants of the high salary of graduates. Five machine learning methods, SVM, naive Bayes, CART, random forest, and XGBoost, are used to predict whether graduates can get a high starting salary, compare the advantages and disadvantages of various methods horizontally, optimize the parameters at the same time, and further enhance the performance of the model. Based on the employment data of graduate students in a university of finance and economics in 2020, this paper makes an empirical study. The study shows that academic qualifications, professional disciplines, employment regions, employment industries, the nature of employment units, gender, and whether they have served as student cadres have a significant impact on whether graduates can get “high salaries.” The main factors affecting the starting salary of graduates are the accumulation of human capital and social capital, but the segmentation of labor market is also the main reason affecting the starting salary of graduates. The prediction results of several models show that the integrated models have better performance than single models, and the XGBoost model is the best, which can help predict whether graduates get high salary.","container-title":"Wireless Communications and Mobile Computing","DOI":"10.1155/2022/7845545","ISSN":"1530-8677, 1530-8669","journalAbbreviation":"Wireless Communications and Mobile Computing","language":"en","page":"1-14","source":"DOI.org (Crossref)","title":"Prediction of Factors Influencing the Starting Salary of College Graduates Based on Machine Learning","volume":"2022","author":[{"family":"Wang","given":"Ping"},{"family":"Liao","given":"Wensheng"},{"family":"Zhao","given":"Zhongping"},{"family":"Miu","given":"Feng"}],"editor":[{"family":"Lakshmanna","given":"Kuruva"}],"issued":{"date-parts":[["2022",7,26]]}}}],"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Wang et al., 2022)</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The higher it has been established the company tends to make higher profit due more projects being involved compared to start up, as a result the salary will be differed</w:t>
      </w:r>
      <w:r w:rsidR="00FB5408" w:rsidRPr="00B30849">
        <w:rPr>
          <w:rFonts w:ascii="Times New Roman" w:hAnsi="Times New Roman" w:cs="Times New Roman"/>
          <w:sz w:val="24"/>
          <w:szCs w:val="24"/>
        </w:rPr>
        <w:t>.</w:t>
      </w:r>
    </w:p>
    <w:p w14:paraId="50CDBEC1" w14:textId="20BB6576" w:rsidR="00D63367" w:rsidRPr="00B30849" w:rsidRDefault="009C52F1" w:rsidP="00B30849">
      <w:pPr>
        <w:pStyle w:val="Heading2"/>
        <w:spacing w:line="360" w:lineRule="auto"/>
        <w:rPr>
          <w:rFonts w:ascii="Times New Roman" w:hAnsi="Times New Roman" w:cs="Times New Roman"/>
          <w:sz w:val="28"/>
          <w:szCs w:val="28"/>
        </w:rPr>
      </w:pPr>
      <w:r>
        <w:rPr>
          <w:rFonts w:ascii="Times New Roman" w:hAnsi="Times New Roman" w:cs="Times New Roman"/>
          <w:sz w:val="28"/>
          <w:szCs w:val="28"/>
        </w:rPr>
        <w:t xml:space="preserve">2.4 </w:t>
      </w:r>
      <w:r w:rsidR="00A75512" w:rsidRPr="00B30849">
        <w:rPr>
          <w:rFonts w:ascii="Times New Roman" w:hAnsi="Times New Roman" w:cs="Times New Roman"/>
          <w:sz w:val="28"/>
          <w:szCs w:val="28"/>
        </w:rPr>
        <w:t>Recommendation System</w:t>
      </w:r>
    </w:p>
    <w:p w14:paraId="5D7D7754" w14:textId="18F84E9B" w:rsidR="00A75512" w:rsidRPr="00B30849" w:rsidRDefault="00C705D4"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Due to increase in information over the internet it is very much difficult for users to obtain data that is most useful for them, therefore recommendation system has been increasingly popular model used to give the best suggestion according to the user preferences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oJDo9jhX","properties":{"formattedCitation":"(Dhinakaran et al., 2022)","plainCitation":"(Dhinakaran et al., 2022)","noteIndex":0},"citationItems":[{"id":106,"uris":["http://zotero.org/groups/4809175/items/GEA4CWTC"],"itemData":{"id":106,"type":"paper-conference","abstract":"Recommender systems are becoming increasingly popular on the internet in recent years. The research has advanced by developing numerous iterations of personalized recommendation systems to increase suggestion effectiveness, use, and accessibility. Intelligence graph-based suggestions had already increasingly gained traction in industry and academia due to their ability to focusing on the following scarcity and performance problems. In this study, we present a novel approach that is based on a ranking-oriented personalized recommendation framework that autonomously suggests items of possible interest to viewers. To enhance predictions, the proposed method makes use of comparable author affiliations across articles. With an author-based search pattern, the system suggests papers to individual and special events to all scholars to help individuals gain more competence in their subject of interest. The approach does this by combining articles featuring comparable author affiliations and the author who appears the much more frequently. We demonstrate that the suggested algorithm performs better previous examine in the realm of research article recommendation.","container-title":"2022 International Mobile and Embedded Technology Conference (MECON)","DOI":"10.1109/MECON53876.2022.9751920","event-title":"2022 International Mobile and Embedded Technology Conference (MECON)","page":"61-65","source":"IEEE Xplore","title":"Recommendation System for Research Studies Based on GCR","author":[{"family":"Dhinakaran","given":"D."},{"family":"Kumar","given":"D. Arul"},{"family":"Dinesh","given":"S."},{"family":"Selvaraj","given":"D."},{"family":"Srikanth","given":"K."}],"issued":{"date-parts":[["2022",3]]}}}],"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Dhinakaran et al., 2022)</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xml:space="preserve">. The development of smart devices has caused a huge traffic in </w:t>
      </w:r>
      <w:r w:rsidR="00C81329" w:rsidRPr="00B30849">
        <w:rPr>
          <w:rFonts w:ascii="Times New Roman" w:hAnsi="Times New Roman" w:cs="Times New Roman"/>
          <w:sz w:val="24"/>
          <w:szCs w:val="24"/>
        </w:rPr>
        <w:t>web, App</w:t>
      </w:r>
      <w:r w:rsidRPr="00B30849">
        <w:rPr>
          <w:rFonts w:ascii="Times New Roman" w:hAnsi="Times New Roman" w:cs="Times New Roman"/>
          <w:sz w:val="24"/>
          <w:szCs w:val="24"/>
        </w:rPr>
        <w:t xml:space="preserve"> and SNS platforms, which collects various information related to the users on whatever the user uploads or share among people across the internet</w:t>
      </w:r>
      <w:r w:rsidR="00C81329" w:rsidRPr="00B30849">
        <w:rPr>
          <w:rFonts w:ascii="Times New Roman" w:hAnsi="Times New Roman" w:cs="Times New Roman"/>
          <w:sz w:val="24"/>
          <w:szCs w:val="24"/>
        </w:rPr>
        <w:t xml:space="preserve">, hence the recommendation system should well use these data to make the better preference as well as perform in a better way for the users across the globe </w:t>
      </w:r>
      <w:r w:rsidR="00C81329" w:rsidRPr="00B30849">
        <w:rPr>
          <w:rFonts w:ascii="Times New Roman" w:hAnsi="Times New Roman" w:cs="Times New Roman"/>
          <w:sz w:val="24"/>
          <w:szCs w:val="24"/>
        </w:rPr>
        <w:fldChar w:fldCharType="begin"/>
      </w:r>
      <w:r w:rsidR="00C81329" w:rsidRPr="00B30849">
        <w:rPr>
          <w:rFonts w:ascii="Times New Roman" w:hAnsi="Times New Roman" w:cs="Times New Roman"/>
          <w:sz w:val="24"/>
          <w:szCs w:val="24"/>
        </w:rPr>
        <w:instrText xml:space="preserve"> ADDIN ZOTERO_ITEM CSL_CITATION {"citationID":"4yAiYW1J","properties":{"formattedCitation":"(Ko et al., 2022)","plainCitation":"(Ko et al., 2022)","noteIndex":0},"citationItems":[{"id":6,"uris":["http://zotero.org/groups/4809175/items/B8JUSSK8"],"itemData":{"id":6,"type":"article-journal","abstract":"It was found that the flow and quantitative growth of various detailed studies of recommendation systems interact with the business growth of the actual applied service field. This paper reviews the research trends that link the advanced technical aspects of recommendation systems that are used in various service areas and the business aspects of these services. First, for a reliable analysis of recommendation models for recommendation systems, data mining technology, and related research by application service, more than 135 top-ranking articles and top-tier conferences published in Google Scholar between 2010 and 2021 were collected and reviewed. Based on this, studies on recommendation system models and the technology used in recommendation systems were systematized, and research trends by year were analyzed. In addition, the application service fields where recommendation systems were used were classified, and research on the recommendation system model and recommendation technique used in each field was analyzed. Furthermore, vast amounts of application service-related data used by recommendation systems were collected from 2010 to 2021 without taking the journal ranking into consideration and reviewed along with various recommendation system studies, as well as applied service field industry data. As a result of this study, it was found that the flow and quantitative growth of various detailed studies of recommendation systems interact with the business growth of the actual applied service field. While providing a comprehensive summary of recommendation systems, this study provides insight to many researchers interested in recommendation systems through the analysis of its various technologies and trends in the service field to which recommendation systems are applied.","container-title":"Electronics","DOI":"10.3390/electronics11010141","source":"Semantic Scholar","title":"A Survey of Recommendation Systems: Recommendation Models, Techniques, and Application Fields","title-short":"A Survey of Recommendation Systems","author":[{"family":"Ko","given":"Hyeyoung"},{"family":"Lee","given":"Suyeon"},{"family":"Park","given":"Yoonseo"},{"family":"Choi","given":"Anna"}],"accessed":{"date-parts":[["2022",9,18]]},"issued":{"date-parts":[["2022"]]}}}],"schema":"https://github.com/citation-style-language/schema/raw/master/csl-citation.json"} </w:instrText>
      </w:r>
      <w:r w:rsidR="00C81329" w:rsidRPr="00B30849">
        <w:rPr>
          <w:rFonts w:ascii="Times New Roman" w:hAnsi="Times New Roman" w:cs="Times New Roman"/>
          <w:sz w:val="24"/>
          <w:szCs w:val="24"/>
        </w:rPr>
        <w:fldChar w:fldCharType="separate"/>
      </w:r>
      <w:r w:rsidR="00C81329" w:rsidRPr="00B30849">
        <w:rPr>
          <w:rFonts w:ascii="Times New Roman" w:hAnsi="Times New Roman" w:cs="Times New Roman"/>
          <w:sz w:val="24"/>
        </w:rPr>
        <w:t>(Ko et al., 2022)</w:t>
      </w:r>
      <w:r w:rsidR="00C81329" w:rsidRPr="00B30849">
        <w:rPr>
          <w:rFonts w:ascii="Times New Roman" w:hAnsi="Times New Roman" w:cs="Times New Roman"/>
          <w:sz w:val="24"/>
          <w:szCs w:val="24"/>
        </w:rPr>
        <w:fldChar w:fldCharType="end"/>
      </w:r>
      <w:r w:rsidR="00C81329" w:rsidRPr="00B30849">
        <w:rPr>
          <w:rFonts w:ascii="Times New Roman" w:hAnsi="Times New Roman" w:cs="Times New Roman"/>
          <w:sz w:val="24"/>
          <w:szCs w:val="24"/>
        </w:rPr>
        <w:t>.</w:t>
      </w:r>
    </w:p>
    <w:p w14:paraId="285F1483" w14:textId="1386D97B" w:rsidR="00A255D2" w:rsidRPr="009C52F1" w:rsidRDefault="009C52F1" w:rsidP="009C52F1">
      <w:pPr>
        <w:pStyle w:val="Heading2"/>
        <w:rPr>
          <w:rFonts w:ascii="Times New Roman" w:hAnsi="Times New Roman" w:cs="Times New Roman"/>
          <w:sz w:val="28"/>
          <w:szCs w:val="28"/>
        </w:rPr>
      </w:pPr>
      <w:r>
        <w:rPr>
          <w:rFonts w:ascii="Times New Roman" w:hAnsi="Times New Roman" w:cs="Times New Roman"/>
          <w:sz w:val="28"/>
          <w:szCs w:val="28"/>
        </w:rPr>
        <w:t xml:space="preserve">2.5 </w:t>
      </w:r>
      <w:r w:rsidR="00A255D2" w:rsidRPr="009C52F1">
        <w:rPr>
          <w:rFonts w:ascii="Times New Roman" w:hAnsi="Times New Roman" w:cs="Times New Roman"/>
          <w:sz w:val="28"/>
          <w:szCs w:val="28"/>
        </w:rPr>
        <w:t>Problems in Recommendation system</w:t>
      </w:r>
    </w:p>
    <w:p w14:paraId="067FA5FA" w14:textId="64E5ECF0" w:rsidR="00A255D2" w:rsidRPr="00B30849" w:rsidRDefault="00846917" w:rsidP="00B30849">
      <w:pPr>
        <w:spacing w:line="360" w:lineRule="auto"/>
        <w:rPr>
          <w:rFonts w:ascii="Times New Roman" w:hAnsi="Times New Roman" w:cs="Times New Roman"/>
        </w:rPr>
      </w:pPr>
      <w:r w:rsidRPr="00B30849">
        <w:rPr>
          <w:rFonts w:ascii="Times New Roman" w:hAnsi="Times New Roman" w:cs="Times New Roman"/>
        </w:rPr>
        <w:t>Even though</w:t>
      </w:r>
      <w:r w:rsidR="00A255D2" w:rsidRPr="00B30849">
        <w:rPr>
          <w:rFonts w:ascii="Times New Roman" w:hAnsi="Times New Roman" w:cs="Times New Roman"/>
        </w:rPr>
        <w:t xml:space="preserve"> the recommendation system has it own advantages, it </w:t>
      </w:r>
      <w:proofErr w:type="gramStart"/>
      <w:r w:rsidR="00A255D2" w:rsidRPr="00B30849">
        <w:rPr>
          <w:rFonts w:ascii="Times New Roman" w:hAnsi="Times New Roman" w:cs="Times New Roman"/>
        </w:rPr>
        <w:t>to</w:t>
      </w:r>
      <w:proofErr w:type="gramEnd"/>
      <w:r w:rsidR="00A255D2" w:rsidRPr="00B30849">
        <w:rPr>
          <w:rFonts w:ascii="Times New Roman" w:hAnsi="Times New Roman" w:cs="Times New Roman"/>
        </w:rPr>
        <w:t xml:space="preserve"> have different </w:t>
      </w:r>
      <w:r w:rsidRPr="00B30849">
        <w:rPr>
          <w:rFonts w:ascii="Times New Roman" w:hAnsi="Times New Roman" w:cs="Times New Roman"/>
        </w:rPr>
        <w:t>problems</w:t>
      </w:r>
      <w:r w:rsidR="00B30849" w:rsidRPr="00B30849">
        <w:rPr>
          <w:rFonts w:ascii="Times New Roman" w:hAnsi="Times New Roman" w:cs="Times New Roman"/>
        </w:rPr>
        <w:t xml:space="preserve"> when building a recommender system</w:t>
      </w:r>
      <w:r w:rsidRPr="00B30849">
        <w:rPr>
          <w:rFonts w:ascii="Times New Roman" w:hAnsi="Times New Roman" w:cs="Times New Roman"/>
        </w:rPr>
        <w:t>.</w:t>
      </w:r>
    </w:p>
    <w:p w14:paraId="6840360C" w14:textId="2C718406" w:rsidR="00846917" w:rsidRPr="00B30849" w:rsidRDefault="009C52F1" w:rsidP="00B30849">
      <w:pPr>
        <w:pStyle w:val="Heading3"/>
        <w:spacing w:line="360" w:lineRule="auto"/>
        <w:rPr>
          <w:rFonts w:ascii="Times New Roman" w:hAnsi="Times New Roman" w:cs="Times New Roman"/>
        </w:rPr>
      </w:pPr>
      <w:r>
        <w:rPr>
          <w:rFonts w:ascii="Times New Roman" w:hAnsi="Times New Roman" w:cs="Times New Roman"/>
        </w:rPr>
        <w:t xml:space="preserve">2.5.1 </w:t>
      </w:r>
      <w:r w:rsidR="00846917" w:rsidRPr="00B30849">
        <w:rPr>
          <w:rFonts w:ascii="Times New Roman" w:hAnsi="Times New Roman" w:cs="Times New Roman"/>
        </w:rPr>
        <w:t>Cold Start</w:t>
      </w:r>
      <w:r w:rsidR="00207FDD" w:rsidRPr="00B30849">
        <w:rPr>
          <w:rFonts w:ascii="Times New Roman" w:hAnsi="Times New Roman" w:cs="Times New Roman"/>
        </w:rPr>
        <w:t xml:space="preserve"> Problem</w:t>
      </w:r>
    </w:p>
    <w:p w14:paraId="1698E7FF" w14:textId="4B878103" w:rsidR="00846917" w:rsidRPr="00B30849" w:rsidRDefault="00083325"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Cold start problem arises when there is no information found about the user or item in the system, since the user has just started to use the application. An example can be when a user joins Netflix. The second problem that is possible to arise is when there is a new item that has been added to the system the collaborative filter technique uses user-item matrix to give recommendation, since the new item is not given any rating it is unable to give proper </w:t>
      </w:r>
      <w:r w:rsidRPr="00B30849">
        <w:rPr>
          <w:rFonts w:ascii="Times New Roman" w:hAnsi="Times New Roman" w:cs="Times New Roman"/>
          <w:sz w:val="24"/>
          <w:szCs w:val="24"/>
        </w:rPr>
        <w:lastRenderedPageBreak/>
        <w:t>recommendation for this item which is known as cold start problem.</w:t>
      </w:r>
      <w:r w:rsidR="00207FDD" w:rsidRPr="00B30849">
        <w:rPr>
          <w:rFonts w:ascii="Times New Roman" w:hAnsi="Times New Roman" w:cs="Times New Roman"/>
          <w:sz w:val="24"/>
          <w:szCs w:val="24"/>
        </w:rPr>
        <w:fldChar w:fldCharType="begin"/>
      </w:r>
      <w:r w:rsidR="00207FDD" w:rsidRPr="00B30849">
        <w:rPr>
          <w:rFonts w:ascii="Times New Roman" w:hAnsi="Times New Roman" w:cs="Times New Roman"/>
          <w:sz w:val="24"/>
          <w:szCs w:val="24"/>
        </w:rPr>
        <w:instrText xml:space="preserve"> ADDIN ZOTERO_ITEM CSL_CITATION {"citationID":"4CZjUeua","properties":{"formattedCitation":"(Mazumdar, Patra and Babu, 2020)","plainCitation":"(Mazumdar, Patra and Babu, 2020)","noteIndex":0},"citationItems":[{"id":110,"uris":["http://zotero.org/groups/4809175/items/WE3QLBYU"],"itemData":{"id":110,"type":"article-journal","abstract":"Recommender system is a popular tool that aims to provide personalized suggestions to user about items, products, services, and so on. Recommender system has effectively been used in online social networks, especially the location-based social networks for providing suggestions for interesting places known as POIs (points-of-interest). Popular recommender systems explore historical data to learn users’ preferences and, subsequently, they recommend locations to an active user. This strategy faces a major problem when a new POI or business evolves in a city. New business has no historical user experience data. Thus, a recommender system fails to gather enough knowledge about the new businesses, resulting in ignoring them during recommendations. This scenario is popularly known as a cold-start POI problem. Users never get recommendations of the new businesses in a city even though they can be relevant to a user. Also, from a business owner’s perspective, such a recommendation strategy does not help its reachability among users. Therefore, it is important for a recommender system to remain updated with new businesses in a city and ensure that all relevant POIs are recommended to a user irrespective of their lifetime. A POI recommendation approach is proposed in this work that can effectively handle the new businesses, or the cold-start POI problem, in a city. We crowdsource descriptions of cold-start POIs from various online social networks. The reviews of users are exploited here to learn the inherent features at the existing POIs and the new crowdsourced POIs. Finally, the proposed approach recommends top-\n              K\n              POIs consisting of the existing and new POIs. We perform experiments on the real-world Yelp dataset, which is one of the largest available data resources containing details on a wide range of businesses, users, and reviews. The proposed approach is compared with four existing POI recommendation approaches. The obtained results show that our approach outperforms others in handling cold-start POIs.","container-title":"ACM Transactions on the Web","DOI":"10.1145/3407182","ISSN":"1559-1131, 1559-114X","issue":"4","journalAbbreviation":"ACM Trans. Web","language":"en","page":"1-36","source":"DOI.org (Crossref)","title":"Cold-start Point-of-interest Recommendation through Crowdsourcing","volume":"14","author":[{"family":"Mazumdar","given":"Pramit"},{"family":"Patra","given":"Bidyut Kr."},{"family":"Babu","given":"Korra Sathya"}],"issued":{"date-parts":[["2020",11,30]]}}}],"schema":"https://github.com/citation-style-language/schema/raw/master/csl-citation.json"} </w:instrText>
      </w:r>
      <w:r w:rsidR="00207FDD" w:rsidRPr="00B30849">
        <w:rPr>
          <w:rFonts w:ascii="Times New Roman" w:hAnsi="Times New Roman" w:cs="Times New Roman"/>
          <w:sz w:val="24"/>
          <w:szCs w:val="24"/>
        </w:rPr>
        <w:fldChar w:fldCharType="separate"/>
      </w:r>
      <w:r w:rsidR="00207FDD" w:rsidRPr="00B30849">
        <w:rPr>
          <w:rFonts w:ascii="Times New Roman" w:hAnsi="Times New Roman" w:cs="Times New Roman"/>
          <w:sz w:val="24"/>
        </w:rPr>
        <w:t>(Mazumdar, Patra and Babu, 2020)</w:t>
      </w:r>
      <w:r w:rsidR="00207FDD" w:rsidRPr="00B30849">
        <w:rPr>
          <w:rFonts w:ascii="Times New Roman" w:hAnsi="Times New Roman" w:cs="Times New Roman"/>
          <w:sz w:val="24"/>
          <w:szCs w:val="24"/>
        </w:rPr>
        <w:fldChar w:fldCharType="end"/>
      </w:r>
    </w:p>
    <w:p w14:paraId="30EEA87F" w14:textId="39B0ACCE" w:rsidR="006B401D" w:rsidRPr="00B30849" w:rsidRDefault="009C52F1" w:rsidP="00B30849">
      <w:pPr>
        <w:pStyle w:val="Heading3"/>
        <w:spacing w:line="360" w:lineRule="auto"/>
        <w:rPr>
          <w:rFonts w:ascii="Times New Roman" w:hAnsi="Times New Roman" w:cs="Times New Roman"/>
        </w:rPr>
      </w:pPr>
      <w:r>
        <w:rPr>
          <w:rFonts w:ascii="Times New Roman" w:hAnsi="Times New Roman" w:cs="Times New Roman"/>
        </w:rPr>
        <w:t xml:space="preserve">2.5.2 </w:t>
      </w:r>
      <w:r w:rsidR="00207FDD" w:rsidRPr="00B30849">
        <w:rPr>
          <w:rFonts w:ascii="Times New Roman" w:hAnsi="Times New Roman" w:cs="Times New Roman"/>
        </w:rPr>
        <w:t>Sparsity problem</w:t>
      </w:r>
    </w:p>
    <w:p w14:paraId="4A48ECAD" w14:textId="2E67B690" w:rsidR="006B401D" w:rsidRPr="00B30849" w:rsidRDefault="006B401D"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Sparsity problem arises when a user </w:t>
      </w:r>
      <w:r w:rsidR="007331BD" w:rsidRPr="00B30849">
        <w:rPr>
          <w:rFonts w:ascii="Times New Roman" w:hAnsi="Times New Roman" w:cs="Times New Roman"/>
          <w:sz w:val="24"/>
          <w:szCs w:val="24"/>
        </w:rPr>
        <w:t>gives</w:t>
      </w:r>
      <w:r w:rsidRPr="00B30849">
        <w:rPr>
          <w:rFonts w:ascii="Times New Roman" w:hAnsi="Times New Roman" w:cs="Times New Roman"/>
          <w:sz w:val="24"/>
          <w:szCs w:val="24"/>
        </w:rPr>
        <w:t xml:space="preserve"> false information about the rating feedback that user gives to the product that has been recommended to them</w:t>
      </w:r>
      <w:r w:rsidR="007331BD" w:rsidRPr="00B30849">
        <w:rPr>
          <w:rFonts w:ascii="Times New Roman" w:hAnsi="Times New Roman" w:cs="Times New Roman"/>
          <w:sz w:val="24"/>
          <w:szCs w:val="24"/>
        </w:rPr>
        <w:t xml:space="preserve">, since rating seems useless for the users </w:t>
      </w:r>
      <w:r w:rsidR="007331BD" w:rsidRPr="00B30849">
        <w:rPr>
          <w:rFonts w:ascii="Times New Roman" w:hAnsi="Times New Roman" w:cs="Times New Roman"/>
          <w:sz w:val="24"/>
          <w:szCs w:val="24"/>
        </w:rPr>
        <w:fldChar w:fldCharType="begin"/>
      </w:r>
      <w:r w:rsidR="007331BD" w:rsidRPr="00B30849">
        <w:rPr>
          <w:rFonts w:ascii="Times New Roman" w:hAnsi="Times New Roman" w:cs="Times New Roman"/>
          <w:sz w:val="24"/>
          <w:szCs w:val="24"/>
        </w:rPr>
        <w:instrText xml:space="preserve"> ADDIN ZOTERO_ITEM CSL_CITATION {"citationID":"2oDygzmu","properties":{"formattedCitation":"(Mishra et al., 2021)","plainCitation":"(Mishra et al., 2021)","noteIndex":0},"citationItems":[{"id":111,"uris":["http://zotero.org/groups/4809175/items/LZ7BYI9C"],"itemData":{"id":111,"type":"article-journal","abstract":"With continuous growth of web applications around the globe, it is a challenge to find the suitable information needed for the user in a limited time.Number of handheld mobile devices is increasing and most of the business revolves around the correct search of the data. Without a proper recommender system it is very difficult to get required information from the web applications. Web applications use recommender systems to provide suitable data to users based on their choices and interests. For different kinds of needs different types of recommender systems have been proposed. Two most basic types of recommender systems are collaborative filtering recommender system and content based recommender system. Sometimes these two recommender systems are combined to increase the efficiency of a recommender system The generated new recommender system is known as hybrid recommender system. The purpose of this paper is to help readers understand the basics of recommender systems. This paper identifies key areas of research openly available for new researchers. After reading this paper new researchers can understand basic problems of recommender systems which need improvement and hence they can make those problems their area of research.","container-title":"Journal of Physics: Conference Series","DOI":"10.1088/1742-6596/1717/1/012002","ISSN":"1742-6596","issue":"1","journalAbbreviation":"J. Phys.: Conf. Ser.","language":"en","note":"publisher: IOP Publishing","page":"012002","source":"Institute of Physics","title":"Research Problems in Recommender systems","volume":"1717","author":[{"family":"Mishra","given":"Nitin"},{"family":"Chaturvedi","given":"Saumya"},{"family":"Vij","given":"Aanchal"},{"family":"Tripathi","given":"Sunita"}],"issued":{"date-parts":[["2021",1]]}}}],"schema":"https://github.com/citation-style-language/schema/raw/master/csl-citation.json"} </w:instrText>
      </w:r>
      <w:r w:rsidR="007331BD" w:rsidRPr="00B30849">
        <w:rPr>
          <w:rFonts w:ascii="Times New Roman" w:hAnsi="Times New Roman" w:cs="Times New Roman"/>
          <w:sz w:val="24"/>
          <w:szCs w:val="24"/>
        </w:rPr>
        <w:fldChar w:fldCharType="separate"/>
      </w:r>
      <w:r w:rsidR="007331BD" w:rsidRPr="00B30849">
        <w:rPr>
          <w:rFonts w:ascii="Times New Roman" w:hAnsi="Times New Roman" w:cs="Times New Roman"/>
          <w:sz w:val="24"/>
          <w:szCs w:val="24"/>
        </w:rPr>
        <w:t>(Mishra et al., 2021)</w:t>
      </w:r>
      <w:r w:rsidR="007331BD" w:rsidRPr="00B30849">
        <w:rPr>
          <w:rFonts w:ascii="Times New Roman" w:hAnsi="Times New Roman" w:cs="Times New Roman"/>
          <w:sz w:val="24"/>
          <w:szCs w:val="24"/>
        </w:rPr>
        <w:fldChar w:fldCharType="end"/>
      </w:r>
      <w:r w:rsidR="007331BD" w:rsidRPr="00B30849">
        <w:rPr>
          <w:rFonts w:ascii="Times New Roman" w:hAnsi="Times New Roman" w:cs="Times New Roman"/>
          <w:sz w:val="24"/>
          <w:szCs w:val="24"/>
        </w:rPr>
        <w:t>.</w:t>
      </w:r>
      <w:r w:rsidR="0086671E" w:rsidRPr="00B30849">
        <w:rPr>
          <w:rFonts w:ascii="Times New Roman" w:hAnsi="Times New Roman" w:cs="Times New Roman"/>
          <w:sz w:val="24"/>
          <w:szCs w:val="24"/>
        </w:rPr>
        <w:t xml:space="preserve"> Without realizing the user might give a higher rating considering its best for them or lower rating considered non likely</w:t>
      </w:r>
      <w:r w:rsidR="005028C2" w:rsidRPr="00B30849">
        <w:rPr>
          <w:rFonts w:ascii="Times New Roman" w:hAnsi="Times New Roman" w:cs="Times New Roman"/>
          <w:sz w:val="24"/>
          <w:szCs w:val="24"/>
        </w:rPr>
        <w:t xml:space="preserve"> without even noticing the type of the product. These ratings are taken as an input to the recommender system which in turn might display unwanted results to the end user, indicate loss of interest for the user in the platform and lead to non-efficient working</w:t>
      </w:r>
      <w:r w:rsidR="00860512" w:rsidRPr="00B30849">
        <w:rPr>
          <w:rFonts w:ascii="Times New Roman" w:hAnsi="Times New Roman" w:cs="Times New Roman"/>
          <w:sz w:val="24"/>
          <w:szCs w:val="24"/>
        </w:rPr>
        <w:t xml:space="preserve"> </w:t>
      </w:r>
      <w:r w:rsidR="005028C2" w:rsidRPr="00B30849">
        <w:rPr>
          <w:rFonts w:ascii="Times New Roman" w:hAnsi="Times New Roman" w:cs="Times New Roman"/>
          <w:sz w:val="24"/>
          <w:szCs w:val="24"/>
        </w:rPr>
        <w:fldChar w:fldCharType="begin"/>
      </w:r>
      <w:r w:rsidR="005028C2" w:rsidRPr="00B30849">
        <w:rPr>
          <w:rFonts w:ascii="Times New Roman" w:hAnsi="Times New Roman" w:cs="Times New Roman"/>
          <w:sz w:val="24"/>
          <w:szCs w:val="24"/>
        </w:rPr>
        <w:instrText xml:space="preserve"> ADDIN ZOTERO_ITEM CSL_CITATION {"citationID":"QqzeIGBF","properties":{"formattedCitation":"(Kitazawa and Yui, 2018)","plainCitation":"(Kitazawa and Yui, 2018)","noteIndex":0},"citationItems":[{"id":113,"uris":["http://zotero.org/groups/4809175/items/MPBULNDN"],"itemData":{"id":113,"type":"paper-conference","abstract":"This study demonstrates a way to build large-scale recommender systems by just writing a series of SQL-like queries. In order to efficiently run recommendation logics on a cluster of computers, we implemented a variety of recommendation algorithms and common recommendation functions (e.g., efficient similarity computation, top-k retrieval, and evaluation measures) asHive user-defined functions (UDFs) in Apache Hivemall. We demonstrate that how Apache Hivemall can easily be used for building a scalable recommendation system with satisfying business requirements such as scalability, latency, and stability.","collection-title":"RecSys '18","container-title":"Proceedings of the 12th ACM Conference on Recommender Systems","DOI":"10.1145/3240323.3241592","event-place":"New York, NY, USA","ISBN":"978-1-4503-5901-6","page":"502–503","publisher":"Association for Computing Machinery","publisher-place":"New York, NY, USA","source":"ACM Digital Library","title":"Query-based simple and scalable recommender systems with apache hivemall","URL":"https://doi.org/10.1145/3240323.3241592","author":[{"family":"Kitazawa","given":"Takuya"},{"family":"Yui","given":"Makoto"}],"accessed":{"date-parts":[["2023",5,3]]},"issued":{"date-parts":[["2018",9,27]]}}}],"schema":"https://github.com/citation-style-language/schema/raw/master/csl-citation.json"} </w:instrText>
      </w:r>
      <w:r w:rsidR="005028C2" w:rsidRPr="00B30849">
        <w:rPr>
          <w:rFonts w:ascii="Times New Roman" w:hAnsi="Times New Roman" w:cs="Times New Roman"/>
          <w:sz w:val="24"/>
          <w:szCs w:val="24"/>
        </w:rPr>
        <w:fldChar w:fldCharType="separate"/>
      </w:r>
      <w:r w:rsidR="005028C2" w:rsidRPr="00B30849">
        <w:rPr>
          <w:rFonts w:ascii="Times New Roman" w:hAnsi="Times New Roman" w:cs="Times New Roman"/>
          <w:sz w:val="24"/>
        </w:rPr>
        <w:t>(Kitazawa and Yui, 2018)</w:t>
      </w:r>
      <w:r w:rsidR="005028C2" w:rsidRPr="00B30849">
        <w:rPr>
          <w:rFonts w:ascii="Times New Roman" w:hAnsi="Times New Roman" w:cs="Times New Roman"/>
          <w:sz w:val="24"/>
          <w:szCs w:val="24"/>
        </w:rPr>
        <w:fldChar w:fldCharType="end"/>
      </w:r>
      <w:r w:rsidR="005028C2" w:rsidRPr="00B30849">
        <w:rPr>
          <w:rFonts w:ascii="Times New Roman" w:hAnsi="Times New Roman" w:cs="Times New Roman"/>
          <w:sz w:val="24"/>
          <w:szCs w:val="24"/>
        </w:rPr>
        <w:t xml:space="preserve">. Due to sparsity of rating matrix this kind of problem will arise. </w:t>
      </w:r>
    </w:p>
    <w:p w14:paraId="6BC43ECB" w14:textId="0575BE48" w:rsidR="00B87D9B" w:rsidRPr="00B30849" w:rsidRDefault="009C52F1" w:rsidP="00B30849">
      <w:pPr>
        <w:pStyle w:val="Heading3"/>
        <w:spacing w:line="360" w:lineRule="auto"/>
        <w:rPr>
          <w:rFonts w:ascii="Times New Roman" w:hAnsi="Times New Roman" w:cs="Times New Roman"/>
        </w:rPr>
      </w:pPr>
      <w:r>
        <w:rPr>
          <w:rFonts w:ascii="Times New Roman" w:hAnsi="Times New Roman" w:cs="Times New Roman"/>
        </w:rPr>
        <w:t xml:space="preserve">2.5.3 </w:t>
      </w:r>
      <w:r w:rsidR="00B87D9B" w:rsidRPr="00B30849">
        <w:rPr>
          <w:rFonts w:ascii="Times New Roman" w:hAnsi="Times New Roman" w:cs="Times New Roman"/>
        </w:rPr>
        <w:t>Scalability problem</w:t>
      </w:r>
    </w:p>
    <w:p w14:paraId="609F9E69" w14:textId="77777777" w:rsidR="00B87D9B" w:rsidRPr="00B30849" w:rsidRDefault="00B87D9B"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When a system is published there is a possibility the number of users could be growing up day by day, therefore will the system be able to cope up with the same performance level, since when the user of the system increases it will face scalability issue it become slow and make it feel it start to give problem in the recommender system, could e due to hardware and software scalability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XqlmUywT","properties":{"formattedCitation":"(Wang and Ke, 2014)","plainCitation":"(Wang and Ke, 2014)","noteIndex":0},"citationItems":[{"id":114,"uris":["http://zotero.org/groups/4809175/items/V6FVPV2J"],"itemData":{"id":114,"type":"article-journal","abstract":"The sparsity problem is a major bottleneck for the collaborative filtering. Recently, transfer learning methods are introduced in collaborative filtering to alleviate the sparsity problem which aim to use the shared knowledge in related domains to help improve the prediction performance. However, most of the transfer learning methods assume that the user features or item features learned from different data matrices have the same dimensions which is often not met in practice. In this paper, we propose a transfer learning method for collaborative filtering, called Feature Subspace Transfer (FST) to overcome this limitation. In our model, the user feature subspace learned from the auxiliary data is transferred to the target domain. An iterative algorithm is also proposed for solving the optimization problem. Numerical experiments on real-world data show the improvement of our method on alleviating the sparsity problem.","container-title":"Neurocomputing","DOI":"10.1016/j.neucom.2014.01.035","ISSN":"0925-2312","journalAbbreviation":"Neurocomputing","language":"en","page":"1-6","source":"ScienceDirect","title":"Feature subspace transfer for collaborative filtering","volume":"136","author":[{"family":"Wang","given":"Jing"},{"family":"Ke","given":"Liangwen"}],"issued":{"date-parts":[["2014",7,20]]}}}],"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Wang and Ke, 2014)</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44F49558" w14:textId="5D4C1E27" w:rsidR="00B87D9B" w:rsidRPr="00B30849" w:rsidRDefault="00B87D9B"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Moreover</w:t>
      </w:r>
      <w:r w:rsidR="001D382C" w:rsidRPr="00B30849">
        <w:rPr>
          <w:rFonts w:ascii="Times New Roman" w:hAnsi="Times New Roman" w:cs="Times New Roman"/>
          <w:sz w:val="24"/>
          <w:szCs w:val="24"/>
        </w:rPr>
        <w:t>,</w:t>
      </w:r>
      <w:r w:rsidRPr="00B30849">
        <w:rPr>
          <w:rFonts w:ascii="Times New Roman" w:hAnsi="Times New Roman" w:cs="Times New Roman"/>
          <w:sz w:val="24"/>
          <w:szCs w:val="24"/>
        </w:rPr>
        <w:t xml:space="preserve"> the accuracy of the prediction could also be redundant or reduce due to increase in data, some of the algorithm are not being able to take advantage of increased efficiency of the hardware, which creates a problem of scalability</w:t>
      </w:r>
      <w:r w:rsidR="001D382C" w:rsidRPr="00B30849">
        <w:rPr>
          <w:rFonts w:ascii="Times New Roman" w:hAnsi="Times New Roman" w:cs="Times New Roman"/>
          <w:sz w:val="24"/>
          <w:szCs w:val="24"/>
        </w:rPr>
        <w:t xml:space="preserve"> </w:t>
      </w:r>
      <w:r w:rsidR="001D382C" w:rsidRPr="00B30849">
        <w:rPr>
          <w:rFonts w:ascii="Times New Roman" w:hAnsi="Times New Roman" w:cs="Times New Roman"/>
          <w:sz w:val="24"/>
          <w:szCs w:val="24"/>
        </w:rPr>
        <w:fldChar w:fldCharType="begin"/>
      </w:r>
      <w:r w:rsidR="001D382C" w:rsidRPr="00B30849">
        <w:rPr>
          <w:rFonts w:ascii="Times New Roman" w:hAnsi="Times New Roman" w:cs="Times New Roman"/>
          <w:sz w:val="24"/>
          <w:szCs w:val="24"/>
        </w:rPr>
        <w:instrText xml:space="preserve"> ADDIN ZOTERO_ITEM CSL_CITATION {"citationID":"y9DDEvO8","properties":{"formattedCitation":"(Da Costa et al., 2018)","plainCitation":"(Da Costa et al., 2018)","noteIndex":0},"citationItems":[{"id":115,"uris":["http://zotero.org/groups/4809175/items/A7X97VCC"],"itemData":{"id":115,"type":"article-journal","abstract":"This paper presents a polished open-source Python-based recommender framework named Case Recommender, which provides a rich set of components from which developers can construct and evaluate customized recommender systems. It implements well-known and state-of-the-art algorithms in rating prediction and item recommendation scenarios. The main advantage of the Case Recommender is the possibility to integrate clustering and ensemble algorithms with recommendation engines, easing the development of more accurate and efficient approaches.","container-title":"Proceedings of the 12th ACM Conference on Recommender Systems","DOI":"10.1145/3240323.3241611","language":"en","note":"event-title: RecSys '18: Twelfth ACM Conference on Recommender Systems\nISBN: 9781450359016\npublisher-place: Vancouver British Columbia Canada\npublisher: ACM","page":"494-495","source":"Semantic Scholar","title":"Case recommender: a flexible and extensible python framework for recommender systems","title-short":"Case recommender","author":[{"family":"Da Costa","given":"Arthur"},{"family":"Fressato","given":"Eduardo"},{"family":"Neto","given":"Fernando"},{"family":"Manzato","given":"Marcelo"},{"family":"Campello","given":"Ricardo"}],"issued":{"date-parts":[["2018",9,27]]}}}],"schema":"https://github.com/citation-style-language/schema/raw/master/csl-citation.json"} </w:instrText>
      </w:r>
      <w:r w:rsidR="001D382C" w:rsidRPr="00B30849">
        <w:rPr>
          <w:rFonts w:ascii="Times New Roman" w:hAnsi="Times New Roman" w:cs="Times New Roman"/>
          <w:sz w:val="24"/>
          <w:szCs w:val="24"/>
        </w:rPr>
        <w:fldChar w:fldCharType="separate"/>
      </w:r>
      <w:r w:rsidR="001D382C" w:rsidRPr="00B30849">
        <w:rPr>
          <w:rFonts w:ascii="Times New Roman" w:hAnsi="Times New Roman" w:cs="Times New Roman"/>
          <w:sz w:val="24"/>
          <w:szCs w:val="24"/>
        </w:rPr>
        <w:t>(Da Costa et al., 2018)</w:t>
      </w:r>
      <w:r w:rsidR="001D382C" w:rsidRPr="00B30849">
        <w:rPr>
          <w:rFonts w:ascii="Times New Roman" w:hAnsi="Times New Roman" w:cs="Times New Roman"/>
          <w:sz w:val="24"/>
          <w:szCs w:val="24"/>
        </w:rPr>
        <w:fldChar w:fldCharType="end"/>
      </w:r>
      <w:r w:rsidRPr="00B30849">
        <w:rPr>
          <w:rFonts w:ascii="Times New Roman" w:hAnsi="Times New Roman" w:cs="Times New Roman"/>
          <w:sz w:val="24"/>
          <w:szCs w:val="24"/>
        </w:rPr>
        <w:t xml:space="preserve">. </w:t>
      </w:r>
    </w:p>
    <w:p w14:paraId="2753E8A0" w14:textId="2B4E0108" w:rsidR="00E91271" w:rsidRPr="00B30849" w:rsidRDefault="009C52F1" w:rsidP="00B30849">
      <w:pPr>
        <w:pStyle w:val="Heading3"/>
        <w:spacing w:line="360" w:lineRule="auto"/>
        <w:rPr>
          <w:rFonts w:ascii="Times New Roman" w:hAnsi="Times New Roman" w:cs="Times New Roman"/>
        </w:rPr>
      </w:pPr>
      <w:bookmarkStart w:id="0" w:name="_Hlk134038567"/>
      <w:r>
        <w:rPr>
          <w:rFonts w:ascii="Times New Roman" w:hAnsi="Times New Roman" w:cs="Times New Roman"/>
        </w:rPr>
        <w:t xml:space="preserve">2.5.4 </w:t>
      </w:r>
      <w:r w:rsidR="00E91271" w:rsidRPr="00B30849">
        <w:rPr>
          <w:rFonts w:ascii="Times New Roman" w:hAnsi="Times New Roman" w:cs="Times New Roman"/>
        </w:rPr>
        <w:t>Lack of Data</w:t>
      </w:r>
    </w:p>
    <w:bookmarkEnd w:id="0"/>
    <w:p w14:paraId="25E2EBC1" w14:textId="2D2842D6" w:rsidR="00B30849" w:rsidRDefault="001C44FF"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The efficiency of recommendations algorithm is evaluated by using publicly available dataset from different environment has been a common practice to make a recommender system, but recommender system faces a big issue to make an effective recommendation due to lack of data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gmZsCtDu","properties":{"formattedCitation":"(Zhang et al., 2010)","plainCitation":"(Zhang et al., 2010)","noteIndex":0},"citationItems":[{"id":118,"uris":["http://zotero.org/groups/4809175/items/UM89T9Y4"],"itemData":{"id":118,"type":"article-journal","abstract":"Based on the user-tag-object tripartite graphs, we propose a recommendation algorithm that makes use of social tags. Besides its low cost of computational time, the experimental results on two real-world data sets, Del.icio.us and MovieLens, show that it can enhance the algorithmic accuracy and diversity. Especially, it provides more personalized recommendation when the assigned tags belong to more diverse topics. The proposed algorithm is particularly effective for small-degree objects, which reminds us of the well-known cold-start problem in recommender systems. Further empirical study shows that the proposed algorithm can significantly solve this problem in social tagging systems with heterogeneous object degree.","container-title":"Europhysics Letters","DOI":"10.1209/0295-5075/92/28002","ISSN":"0295-5075","issue":"2","journalAbbreviation":"EPL","language":"en","page":"28002","source":"Institute of Physics","title":"Solving the cold-start problem in recommender systems with social tags","volume":"92","author":[{"family":"Zhang","given":"Zi-Ke"},{"family":"Liu","given":"Chuang"},{"family":"Zhang","given":"Yi-Cheng"},{"family":"Zhou","given":"Tao"}],"issued":{"date-parts":[["2010",11]]}}}],"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Zhang et al., 2010)</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To make a better recommendation in any environment if there are more consumer/item data it would help to build a better recommender algorithm</w:t>
      </w:r>
      <w:r w:rsidR="002044B0" w:rsidRPr="00B30849">
        <w:rPr>
          <w:rFonts w:ascii="Times New Roman" w:hAnsi="Times New Roman" w:cs="Times New Roman"/>
          <w:sz w:val="24"/>
          <w:szCs w:val="24"/>
        </w:rPr>
        <w:fldChar w:fldCharType="begin"/>
      </w:r>
      <w:r w:rsidR="002044B0" w:rsidRPr="00B30849">
        <w:rPr>
          <w:rFonts w:ascii="Times New Roman" w:hAnsi="Times New Roman" w:cs="Times New Roman"/>
          <w:sz w:val="24"/>
          <w:szCs w:val="24"/>
        </w:rPr>
        <w:instrText xml:space="preserve"> ADDIN ZOTERO_ITEM CSL_CITATION {"citationID":"34hiyMJf","properties":{"formattedCitation":"(Lika, Kolomvatsos and Hadjiefthymiades, 2014)","plainCitation":"(Lika, Kolomvatsos and Hadjiefthymiades, 2014)","noteIndex":0},"citationItems":[{"id":120,"uris":["http://zotero.org/groups/4809175/items/MLJZCUJ8"],"itemData":{"id":120,"type":"article-journal","abstract":"A recommender system (RS) aims to provide personalized recommendations to users for specific items (e.g., music, books). Popular techniques involve content-based (CB) models and collaborative filtering (CF) approaches. In this paper, we deal with a very important problem in RSs: The cold start problem. This problem is related to recommendations for novel users or new items. In case of new users, the system does not have information about their preferences in order to make recommendations. We propose a model where widely known classification algorithms in combination with similarity techniques and prediction mechanisms provide the necessary means for retrieving recommendations. The proposed approach incorporates classification methods in a pure CF system while the use of demographic data help for the identification of other users with similar behavior. Our experiments show the performance of the proposed system through a large number of experiments. We adopt the widely known dataset provided by the GroupLens research group. We reveal the advantages of the proposed solution by providing satisfactory numerical results in different experimental scenarios.","container-title":"Expert Systems with Applications","DOI":"10.1016/j.eswa.2013.09.005","ISSN":"0957-4174","issue":"4, Part 2","journalAbbreviation":"Expert Systems with Applications","language":"en","page":"2065-2073","source":"ScienceDirect","title":"Facing the cold start problem in recommender systems","volume":"41","author":[{"family":"Lika","given":"Blerina"},{"family":"Kolomvatsos","given":"Kostas"},{"family":"Hadjiefthymiades","given":"Stathes"}],"issued":{"date-parts":[["2014",3,1]]}}}],"schema":"https://github.com/citation-style-language/schema/raw/master/csl-citation.json"} </w:instrText>
      </w:r>
      <w:r w:rsidR="002044B0" w:rsidRPr="00B30849">
        <w:rPr>
          <w:rFonts w:ascii="Times New Roman" w:hAnsi="Times New Roman" w:cs="Times New Roman"/>
          <w:sz w:val="24"/>
          <w:szCs w:val="24"/>
        </w:rPr>
        <w:fldChar w:fldCharType="separate"/>
      </w:r>
      <w:r w:rsidR="002044B0" w:rsidRPr="00B30849">
        <w:rPr>
          <w:rFonts w:ascii="Times New Roman" w:hAnsi="Times New Roman" w:cs="Times New Roman"/>
          <w:sz w:val="24"/>
        </w:rPr>
        <w:t>(Lika, Kolomvatsos and Hadjiefthymiades, 2014)</w:t>
      </w:r>
      <w:r w:rsidR="002044B0"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24377769" w14:textId="57336228" w:rsidR="00461D8C" w:rsidRDefault="00461D8C" w:rsidP="00B30849">
      <w:pPr>
        <w:spacing w:line="360" w:lineRule="auto"/>
        <w:rPr>
          <w:rFonts w:ascii="Times New Roman" w:hAnsi="Times New Roman" w:cs="Times New Roman"/>
          <w:sz w:val="24"/>
          <w:szCs w:val="24"/>
        </w:rPr>
      </w:pPr>
      <w:r>
        <w:rPr>
          <w:rFonts w:ascii="Times New Roman" w:hAnsi="Times New Roman" w:cs="Times New Roman"/>
          <w:sz w:val="24"/>
          <w:szCs w:val="24"/>
        </w:rPr>
        <w:t xml:space="preserve">In addition to all the problems that have been specified above, there are also few problems such as Changing data, </w:t>
      </w:r>
      <w:r w:rsidR="00577233">
        <w:rPr>
          <w:rFonts w:ascii="Times New Roman" w:hAnsi="Times New Roman" w:cs="Times New Roman"/>
          <w:sz w:val="24"/>
          <w:szCs w:val="24"/>
        </w:rPr>
        <w:t>changing</w:t>
      </w:r>
      <w:r>
        <w:rPr>
          <w:rFonts w:ascii="Times New Roman" w:hAnsi="Times New Roman" w:cs="Times New Roman"/>
          <w:sz w:val="24"/>
          <w:szCs w:val="24"/>
        </w:rPr>
        <w:t xml:space="preserve"> user preferences, unpredictable items which are also considered as a </w:t>
      </w:r>
      <w:r>
        <w:rPr>
          <w:rFonts w:ascii="Times New Roman" w:hAnsi="Times New Roman" w:cs="Times New Roman"/>
          <w:sz w:val="24"/>
          <w:szCs w:val="24"/>
        </w:rPr>
        <w:lastRenderedPageBreak/>
        <w:t xml:space="preserve">problem but based on the proposed system the salary recommendation system, </w:t>
      </w:r>
      <w:r w:rsidR="009C52F1">
        <w:rPr>
          <w:rFonts w:ascii="Times New Roman" w:hAnsi="Times New Roman" w:cs="Times New Roman"/>
          <w:sz w:val="24"/>
          <w:szCs w:val="24"/>
        </w:rPr>
        <w:t>this problem</w:t>
      </w:r>
      <w:r>
        <w:rPr>
          <w:rFonts w:ascii="Times New Roman" w:hAnsi="Times New Roman" w:cs="Times New Roman"/>
          <w:sz w:val="24"/>
          <w:szCs w:val="24"/>
        </w:rPr>
        <w:t xml:space="preserve"> will now be suitable.</w:t>
      </w:r>
    </w:p>
    <w:p w14:paraId="3D14821B" w14:textId="0CFF06E0" w:rsidR="008F3D64" w:rsidRDefault="008F3D64" w:rsidP="008F3D64">
      <w:pPr>
        <w:pStyle w:val="Heading3"/>
        <w:rPr>
          <w:rFonts w:ascii="Times New Roman" w:hAnsi="Times New Roman" w:cs="Times New Roman"/>
        </w:rPr>
      </w:pPr>
      <w:r>
        <w:rPr>
          <w:rFonts w:ascii="Times New Roman" w:hAnsi="Times New Roman" w:cs="Times New Roman"/>
        </w:rPr>
        <w:t xml:space="preserve">2.5.5 </w:t>
      </w:r>
      <w:r w:rsidRPr="00B30849">
        <w:rPr>
          <w:rFonts w:ascii="Times New Roman" w:hAnsi="Times New Roman" w:cs="Times New Roman"/>
        </w:rPr>
        <w:t>Over Specialization problem</w:t>
      </w:r>
    </w:p>
    <w:p w14:paraId="56D0233E" w14:textId="77777777" w:rsidR="008F3D64" w:rsidRDefault="008F3D64" w:rsidP="008F3D64">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This recommender problem arises when the recommended items are too like each other. When the user keeps on seeing the same item over and over again and not any new unique data, it might make the user loose interest on using that website since, the same result is showing over the time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bYQPiqRk","properties":{"formattedCitation":"(Adamopoulos and Tuzhilin, 2014)","plainCitation":"(Adamopoulos and Tuzhilin, 2014)","noteIndex":0},"citationItems":[{"id":122,"uris":["http://zotero.org/groups/4809175/items/2NFV2QZI"],"itemData":{"id":122,"type":"paper-conference","abstract":"Focusing on the problems of over-specialization and concentration bias, this paper presents a novel probabilistic method for recommending items in the neighborhood-based collaborative filtering framework. For the probabilistic neighborhood selection phase, we use an efficient method for weighted sampling of k neighbors that takes into consideration the similarity levels between the target user (or item) and the candidate neighbors. We conduct an empirical study showing that the proposed method increases the coverage, dispersion, and diversity reinforcement of recommendations by selecting diverse sets of representative neighbors. We also demonstrate that the proposed approach outperforms popular methods in terms of item prediction accuracy, utility-based ranking, and other popular measures, across various experimental settings. This performance improvement is in accordance with ensemble learning theory and the phenomenon of \"hubness\" in recommender systems.","container-title":"Proceedings of the 8th ACM Conference on Recommender systems","DOI":"10.1145/2645710.2645752","event-place":"Foster City, Silicon Valley California USA","event-title":"RecSys'14: Eighth ACM Conference on Recommender Systems","ISBN":"978-1-4503-2668-1","language":"en","page":"153-160","publisher":"ACM","publisher-place":"Foster City, Silicon Valley California USA","source":"Semantic Scholar","title":"On over-specialization and concentration bias of recommendations: probabilistic neighborhood selection in collaborative filtering systems","title-short":"On over-specialization and concentration bias of recommendations","URL":"https://dl.acm.org/doi/10.1145/2645710.2645752","author":[{"family":"Adamopoulos","given":"Panagiotis"},{"family":"Tuzhilin","given":"Alexander"}],"accessed":{"date-parts":[["2023",5,3]]},"issued":{"date-parts":[["2014",10,6]]}}}],"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Adamopoulos and Tuzhilin, 2014)</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31EB08F4" w14:textId="620F778D" w:rsidR="00C43380" w:rsidRDefault="00C43380" w:rsidP="00461D8C">
      <w:pPr>
        <w:pStyle w:val="Heading2"/>
        <w:rPr>
          <w:rFonts w:ascii="Times New Roman" w:hAnsi="Times New Roman" w:cs="Times New Roman"/>
          <w:sz w:val="28"/>
          <w:szCs w:val="28"/>
        </w:rPr>
      </w:pPr>
      <w:r>
        <w:rPr>
          <w:rFonts w:ascii="Times New Roman" w:hAnsi="Times New Roman" w:cs="Times New Roman"/>
          <w:sz w:val="28"/>
          <w:szCs w:val="28"/>
        </w:rPr>
        <w:t xml:space="preserve">2.6 </w:t>
      </w:r>
      <w:r w:rsidRPr="00C43380">
        <w:rPr>
          <w:rFonts w:ascii="Times New Roman" w:hAnsi="Times New Roman" w:cs="Times New Roman"/>
          <w:sz w:val="28"/>
          <w:szCs w:val="28"/>
        </w:rPr>
        <w:t xml:space="preserve">How </w:t>
      </w:r>
      <w:r w:rsidR="00791B28">
        <w:rPr>
          <w:rFonts w:ascii="Times New Roman" w:hAnsi="Times New Roman" w:cs="Times New Roman"/>
          <w:sz w:val="28"/>
          <w:szCs w:val="28"/>
        </w:rPr>
        <w:t xml:space="preserve">will </w:t>
      </w:r>
      <w:r w:rsidRPr="00C43380">
        <w:rPr>
          <w:rFonts w:ascii="Times New Roman" w:hAnsi="Times New Roman" w:cs="Times New Roman"/>
          <w:sz w:val="28"/>
          <w:szCs w:val="28"/>
        </w:rPr>
        <w:t xml:space="preserve">the recommender system </w:t>
      </w:r>
      <w:r w:rsidR="00791B28" w:rsidRPr="00C43380">
        <w:rPr>
          <w:rFonts w:ascii="Times New Roman" w:hAnsi="Times New Roman" w:cs="Times New Roman"/>
          <w:sz w:val="28"/>
          <w:szCs w:val="28"/>
        </w:rPr>
        <w:t>help</w:t>
      </w:r>
      <w:r w:rsidRPr="00C43380">
        <w:rPr>
          <w:rFonts w:ascii="Times New Roman" w:hAnsi="Times New Roman" w:cs="Times New Roman"/>
          <w:sz w:val="28"/>
          <w:szCs w:val="28"/>
        </w:rPr>
        <w:t xml:space="preserve"> the Users?</w:t>
      </w:r>
    </w:p>
    <w:p w14:paraId="6BBDDBD4" w14:textId="406A8880" w:rsidR="00C43380" w:rsidRDefault="00C43380" w:rsidP="00C43380">
      <w:pPr>
        <w:pStyle w:val="Heading3"/>
        <w:rPr>
          <w:rFonts w:ascii="Times New Roman" w:hAnsi="Times New Roman" w:cs="Times New Roman"/>
        </w:rPr>
      </w:pPr>
      <w:bookmarkStart w:id="1" w:name="_Hlk134117178"/>
      <w:r w:rsidRPr="00C43380">
        <w:rPr>
          <w:rFonts w:ascii="Times New Roman" w:hAnsi="Times New Roman" w:cs="Times New Roman"/>
        </w:rPr>
        <w:t xml:space="preserve">2.6.1 </w:t>
      </w:r>
      <w:r w:rsidR="00705D57">
        <w:rPr>
          <w:rFonts w:ascii="Times New Roman" w:hAnsi="Times New Roman" w:cs="Times New Roman"/>
        </w:rPr>
        <w:t>Personalization</w:t>
      </w:r>
      <w:bookmarkEnd w:id="1"/>
    </w:p>
    <w:p w14:paraId="074E5C9F" w14:textId="04D3F046" w:rsidR="00791B28" w:rsidRPr="00791B28" w:rsidRDefault="00791B28" w:rsidP="00791B28">
      <w:pPr>
        <w:spacing w:line="360" w:lineRule="auto"/>
        <w:rPr>
          <w:rFonts w:ascii="Times New Roman" w:hAnsi="Times New Roman" w:cs="Times New Roman"/>
          <w:sz w:val="24"/>
          <w:szCs w:val="24"/>
        </w:rPr>
      </w:pPr>
      <w:r w:rsidRPr="00791B28">
        <w:rPr>
          <w:rFonts w:ascii="Times New Roman" w:hAnsi="Times New Roman" w:cs="Times New Roman"/>
          <w:sz w:val="24"/>
          <w:szCs w:val="24"/>
        </w:rPr>
        <w:t>By giving users personalized recommendations based on their tastes and behavior, recommender systems can become more personalized. Collaborative filtering, content-based filtering, or hybrid strategies can all be used to accomplish this. Personalization is a crucial component that raises customer pleasure, loyalty, and engagement</w:t>
      </w:r>
      <w:r w:rsidR="00E56BED">
        <w:rPr>
          <w:rFonts w:ascii="Times New Roman" w:hAnsi="Times New Roman" w:cs="Times New Roman"/>
          <w:sz w:val="24"/>
          <w:szCs w:val="24"/>
        </w:rPr>
        <w:t xml:space="preserve"> </w:t>
      </w:r>
      <w:r w:rsidR="00E56BED">
        <w:rPr>
          <w:rFonts w:ascii="Times New Roman" w:hAnsi="Times New Roman" w:cs="Times New Roman"/>
          <w:sz w:val="24"/>
          <w:szCs w:val="24"/>
        </w:rPr>
        <w:fldChar w:fldCharType="begin"/>
      </w:r>
      <w:r w:rsidR="00E56BED">
        <w:rPr>
          <w:rFonts w:ascii="Times New Roman" w:hAnsi="Times New Roman" w:cs="Times New Roman"/>
          <w:sz w:val="24"/>
          <w:szCs w:val="24"/>
        </w:rPr>
        <w:instrText xml:space="preserve"> ADDIN ZOTERO_ITEM CSL_CITATION {"citationID":"ZNiRNHMO","properties":{"formattedCitation":"(Gorgoglione, Panniello and Tuzhilin, 2019)","plainCitation":"(Gorgoglione, Panniello and Tuzhilin, 2019)","noteIndex":0},"citationItems":[{"id":148,"uris":["http://zotero.org/groups/4809175/items/2MQLR4DD"],"itemData":{"id":148,"type":"article-journal","abstract":"While the initial goal of recommender systems (RSes) was to reduce the information overload for Internet users and make the information retrieval more efficient, they have become a crucial strategic tool for companies in the online markets. According to this evolution, research on RSes has produced a wide variety of approaches and algorithms. As a consequence, the companies deploying RSes in their business applications face the decision of how to generate and deliver personalized recommendations to their users by choosing among many options. The problem has been largely treated from the machine learning performance perspective because there is relatively little research done from the business perspective. The decision of what kind of recommender engines should be used in a personalization application, given certain business conditions, has a strategic value because it affects the way customers perceive the company with respect to its competitors. Choosing the wrong way to personalize recommendations may not only require the redesign of the information systems but also to rebuild the relationships with customers and even the entire brand strategic positioning. The research issues addressed by this paper are (i) which recommendation strategies a company can deploy to generate and deliver recommendations to users, and (ii) which specific strategies should be used depending on the current business conditions. We propose taxonomy based on a literature analysis and a framework to associate each strategy with a certain setting. The proposed framework is empirically supported by four case studies.","container-title":"Information &amp; Management","DOI":"10.1016/j.im.2019.01.005","journalAbbreviation":"Information &amp; Management","source":"ResearchGate","title":"Recommendation strategies in personalization applications","volume":"56","author":[{"family":"Gorgoglione","given":"Michele"},{"family":"Panniello","given":"Umberto"},{"family":"Tuzhilin","given":"Alexander"}],"issued":{"date-parts":[["2019",9,1]]}}}],"schema":"https://github.com/citation-style-language/schema/raw/master/csl-citation.json"} </w:instrText>
      </w:r>
      <w:r w:rsidR="00E56BED">
        <w:rPr>
          <w:rFonts w:ascii="Times New Roman" w:hAnsi="Times New Roman" w:cs="Times New Roman"/>
          <w:sz w:val="24"/>
          <w:szCs w:val="24"/>
        </w:rPr>
        <w:fldChar w:fldCharType="separate"/>
      </w:r>
      <w:r w:rsidR="00E56BED" w:rsidRPr="00E56BED">
        <w:rPr>
          <w:rFonts w:ascii="Times New Roman" w:hAnsi="Times New Roman" w:cs="Times New Roman"/>
          <w:sz w:val="24"/>
        </w:rPr>
        <w:t>(Gorgoglione, Panniello and Tuzhilin, 2019)</w:t>
      </w:r>
      <w:r w:rsidR="00E56BED">
        <w:rPr>
          <w:rFonts w:ascii="Times New Roman" w:hAnsi="Times New Roman" w:cs="Times New Roman"/>
          <w:sz w:val="24"/>
          <w:szCs w:val="24"/>
        </w:rPr>
        <w:fldChar w:fldCharType="end"/>
      </w:r>
      <w:r w:rsidRPr="00791B28">
        <w:rPr>
          <w:rFonts w:ascii="Times New Roman" w:hAnsi="Times New Roman" w:cs="Times New Roman"/>
          <w:sz w:val="24"/>
          <w:szCs w:val="24"/>
        </w:rPr>
        <w:t>.</w:t>
      </w:r>
    </w:p>
    <w:p w14:paraId="680DD5E1" w14:textId="185F015D" w:rsidR="00705D57" w:rsidRDefault="00705D57" w:rsidP="00705D57">
      <w:pPr>
        <w:pStyle w:val="Heading3"/>
        <w:rPr>
          <w:rFonts w:ascii="Times New Roman" w:hAnsi="Times New Roman" w:cs="Times New Roman"/>
        </w:rPr>
      </w:pPr>
      <w:r w:rsidRPr="00705D57">
        <w:rPr>
          <w:rFonts w:ascii="Times New Roman" w:hAnsi="Times New Roman" w:cs="Times New Roman"/>
        </w:rPr>
        <w:t xml:space="preserve">2.6.2 </w:t>
      </w:r>
      <w:r>
        <w:rPr>
          <w:rFonts w:ascii="Times New Roman" w:hAnsi="Times New Roman" w:cs="Times New Roman"/>
        </w:rPr>
        <w:t>Time saving</w:t>
      </w:r>
    </w:p>
    <w:p w14:paraId="4D6BAAE9" w14:textId="3009244C" w:rsidR="003F4096" w:rsidRPr="003F4096" w:rsidRDefault="003F4096" w:rsidP="003F4096">
      <w:pPr>
        <w:spacing w:line="360" w:lineRule="auto"/>
        <w:rPr>
          <w:rFonts w:ascii="Times New Roman" w:hAnsi="Times New Roman" w:cs="Times New Roman"/>
          <w:sz w:val="24"/>
          <w:szCs w:val="24"/>
        </w:rPr>
      </w:pPr>
      <w:r w:rsidRPr="003F4096">
        <w:rPr>
          <w:rFonts w:ascii="Times New Roman" w:hAnsi="Times New Roman" w:cs="Times New Roman"/>
          <w:sz w:val="24"/>
          <w:szCs w:val="24"/>
        </w:rPr>
        <w:t>Reducing the time and effort needed to obtain pertinent information or items is one advantage that recommender systems can offer users. Users can quickly and easily identify new products or material that they are likely to appreciate or find useful by automatically producing individualized suggestions, without having to spend a lot of time searching or scrolling through extensive catalogs or websites.</w:t>
      </w:r>
    </w:p>
    <w:p w14:paraId="66698C37" w14:textId="6F9BCE00" w:rsidR="003F4096" w:rsidRPr="003F4096" w:rsidRDefault="003F4096" w:rsidP="003F4096">
      <w:pPr>
        <w:spacing w:line="360" w:lineRule="auto"/>
        <w:rPr>
          <w:rFonts w:ascii="Times New Roman" w:hAnsi="Times New Roman" w:cs="Times New Roman"/>
          <w:sz w:val="24"/>
          <w:szCs w:val="24"/>
        </w:rPr>
      </w:pPr>
      <w:r w:rsidRPr="003F4096">
        <w:rPr>
          <w:rFonts w:ascii="Times New Roman" w:hAnsi="Times New Roman" w:cs="Times New Roman"/>
          <w:sz w:val="24"/>
          <w:szCs w:val="24"/>
        </w:rPr>
        <w:t>In today's fast-paced, information-rich world, when users are frequently overwhelmed by the sheer volume of available information and content, this time-saving benefit is especially crucial. User-friendly recommender systems can assist users in quickly navigating this information environment and locating what they need or wa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Sc7MTYU","properties":{"formattedCitation":"(Wairkar et al., 2021)","plainCitation":"(Wairkar et al., 2021)","noteIndex":0},"citationItems":[{"id":145,"uris":["http://zotero.org/groups/4809175/items/6GYA7BWF"],"itemData":{"id":145,"type":"paper-conference","abstract":": Recent research and reports affirm that people react constantly to music and that music profoundly affects an individual’s cerebrum action. This undertaking revolves around making an application to recommend music for users dependent on their mood by catching their facial expressions. Our Purposed System predominantly revolves around the strategy for identifying human emotions or their mood in a music player. In this system, computer vision algorithms (Open-CV) are utilized to decide the user’s mood through their facial expressions. When the mood is recognized, the system recommends a playlist for that mood, saving a great deal of time for a user over searching and choosing a playlist and then playing melodies by themselves.","source":"Semantic Scholar","title":"MUSIC RECOMMENDATION SYSTEM BASED ON FACIAL EXPRESSIONS","URL":"https://www.semanticscholar.org/paper/MUSIC-RECOMMENDATION-SYSTEM-BASED-ON-FACIAL-Wairkar-Madane/dd6e24ae74b4507c0352a483823bb3c80fc38e87","author":[{"family":"Wairkar","given":"M."},{"family":"Madane","given":"Aarti"},{"family":"Sawant","given":"Samruddhi"},{"family":"Agrawal","given":"Shruti"}],"accessed":{"date-parts":[["2023",5,4]]},"issued":{"date-parts":[["2021"]]}}}],"schema":"https://github.com/citation-style-language/schema/raw/master/csl-citation.json"} </w:instrText>
      </w:r>
      <w:r>
        <w:rPr>
          <w:rFonts w:ascii="Times New Roman" w:hAnsi="Times New Roman" w:cs="Times New Roman"/>
          <w:sz w:val="24"/>
          <w:szCs w:val="24"/>
        </w:rPr>
        <w:fldChar w:fldCharType="separate"/>
      </w:r>
      <w:r w:rsidRPr="003F4096">
        <w:rPr>
          <w:rFonts w:ascii="Times New Roman" w:hAnsi="Times New Roman" w:cs="Times New Roman"/>
          <w:sz w:val="24"/>
        </w:rPr>
        <w:t>(Wairkar et al., 2021)</w:t>
      </w:r>
      <w:r>
        <w:rPr>
          <w:rFonts w:ascii="Times New Roman" w:hAnsi="Times New Roman" w:cs="Times New Roman"/>
          <w:sz w:val="24"/>
          <w:szCs w:val="24"/>
        </w:rPr>
        <w:fldChar w:fldCharType="end"/>
      </w:r>
      <w:r w:rsidRPr="003F4096">
        <w:rPr>
          <w:rFonts w:ascii="Times New Roman" w:hAnsi="Times New Roman" w:cs="Times New Roman"/>
          <w:sz w:val="24"/>
          <w:szCs w:val="24"/>
        </w:rPr>
        <w:t>.</w:t>
      </w:r>
    </w:p>
    <w:p w14:paraId="54CDB17B" w14:textId="43BB4DE3" w:rsidR="00705D57" w:rsidRDefault="00705D57" w:rsidP="00705D57">
      <w:pPr>
        <w:pStyle w:val="Heading3"/>
        <w:rPr>
          <w:rFonts w:ascii="Times New Roman" w:hAnsi="Times New Roman" w:cs="Times New Roman"/>
        </w:rPr>
      </w:pPr>
      <w:r w:rsidRPr="00705D57">
        <w:rPr>
          <w:rFonts w:ascii="Times New Roman" w:hAnsi="Times New Roman" w:cs="Times New Roman"/>
        </w:rPr>
        <w:t>2.6.</w:t>
      </w:r>
      <w:r w:rsidR="00AF7E82">
        <w:rPr>
          <w:rFonts w:ascii="Times New Roman" w:hAnsi="Times New Roman" w:cs="Times New Roman"/>
        </w:rPr>
        <w:t>3</w:t>
      </w:r>
      <w:r w:rsidRPr="00705D57">
        <w:rPr>
          <w:rFonts w:ascii="Times New Roman" w:hAnsi="Times New Roman" w:cs="Times New Roman"/>
        </w:rPr>
        <w:t xml:space="preserve"> Improved decision making</w:t>
      </w:r>
    </w:p>
    <w:p w14:paraId="0A09EC8B" w14:textId="2CF76587" w:rsidR="00AF7E82" w:rsidRPr="00AF7E82" w:rsidRDefault="00AF7E82" w:rsidP="00AF7E82">
      <w:pPr>
        <w:spacing w:line="360" w:lineRule="auto"/>
        <w:rPr>
          <w:rFonts w:ascii="Times New Roman" w:hAnsi="Times New Roman" w:cs="Times New Roman"/>
          <w:sz w:val="24"/>
          <w:szCs w:val="24"/>
        </w:rPr>
      </w:pPr>
      <w:r w:rsidRPr="00AF7E82">
        <w:rPr>
          <w:rFonts w:ascii="Times New Roman" w:hAnsi="Times New Roman" w:cs="Times New Roman"/>
          <w:sz w:val="24"/>
          <w:szCs w:val="24"/>
        </w:rPr>
        <w:t>The advantage of offering customers individualized recommendations based on their interests and behavior is referred to as improved decision making in recommender systems. This aids users in avoiding decision fatigue, overcoming information overload, and making better decis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K3jEie0","properties":{"formattedCitation":"(Forouzandeh, Rostami and Berahmand, 2022)","plainCitation":"(Forouzandeh, Rostami and Berahmand, 2022)","noteIndex":0},"citationItems":[{"id":150,"uris":["http://zotero.org/groups/4809175/items/YXY3LQGU"],"itemData":{"id":150,"type":"article-journal","abstract":"Recommender systems have been pervasively applied as a technique of suggesting travel recommendations to tourists. Actually, recommendation systems significantly contribute to the decision-making process of tourists. A new approach of recommendation systems in the tourism industry by a combination of the Artificial Bee Colony (ABC) algorithm and Fuzzy TOPSIS is proposed in the present paper. A multi-criteria decision-making method called the Techniques for Order of Preference by Similarity to Ideal Solution (TOPSIS) has been applied for the purpose of optimizing the system. Data were gathered through a 1015 online questionnaire on the Facebook social media site. In the first stage, the TOPSIS model defines a positive ideal solution in the form of a matrix with four columns, which indicates factors that get involved in this study. In the second stage, the ABC algorithm starts to search amongst destinations and recommends the best tourist spot to users.","container-title":"Fuzzy Information and Engineering","DOI":"10.1080/16168658.2021.2019430","ISSN":"1616-8658","issue":"1","note":"publisher: Taylor &amp; Francis\n_eprint: https://doi.org/10.1080/16168658.2021.2019430","page":"26-50","source":"Taylor and Francis+NEJM","title":"A Hybrid Method for Recommendation Systems based on Tourism with an Evolutionary Algorithm and Topsis Model","volume":"14","author":[{"family":"Forouzandeh","given":"Saman"},{"family":"Rostami","given":"Mehrdad"},{"family":"Berahmand","given":"Kamal"}],"issued":{"date-parts":[["2022",1,2]]}}}],"schema":"https://github.com/citation-style-language/schema/raw/master/csl-citation.json"} </w:instrText>
      </w:r>
      <w:r>
        <w:rPr>
          <w:rFonts w:ascii="Times New Roman" w:hAnsi="Times New Roman" w:cs="Times New Roman"/>
          <w:sz w:val="24"/>
          <w:szCs w:val="24"/>
        </w:rPr>
        <w:fldChar w:fldCharType="separate"/>
      </w:r>
      <w:r w:rsidRPr="00AF7E82">
        <w:rPr>
          <w:rFonts w:ascii="Times New Roman" w:hAnsi="Times New Roman" w:cs="Times New Roman"/>
          <w:sz w:val="24"/>
        </w:rPr>
        <w:t>(Forouzandeh, Rostami and Berahmand, 2022)</w:t>
      </w:r>
      <w:r>
        <w:rPr>
          <w:rFonts w:ascii="Times New Roman" w:hAnsi="Times New Roman" w:cs="Times New Roman"/>
          <w:sz w:val="24"/>
          <w:szCs w:val="24"/>
        </w:rPr>
        <w:fldChar w:fldCharType="end"/>
      </w:r>
      <w:r w:rsidRPr="00AF7E82">
        <w:rPr>
          <w:rFonts w:ascii="Times New Roman" w:hAnsi="Times New Roman" w:cs="Times New Roman"/>
          <w:sz w:val="24"/>
          <w:szCs w:val="24"/>
        </w:rPr>
        <w:t>.</w:t>
      </w:r>
    </w:p>
    <w:p w14:paraId="672E6113" w14:textId="2D9BC2B8" w:rsidR="00461D8C" w:rsidRDefault="009C52F1" w:rsidP="00461D8C">
      <w:pPr>
        <w:pStyle w:val="Heading2"/>
        <w:rPr>
          <w:rFonts w:ascii="Times New Roman" w:hAnsi="Times New Roman" w:cs="Times New Roman"/>
          <w:sz w:val="28"/>
          <w:szCs w:val="28"/>
        </w:rPr>
      </w:pPr>
      <w:r w:rsidRPr="009C52F1">
        <w:rPr>
          <w:rFonts w:ascii="Times New Roman" w:hAnsi="Times New Roman" w:cs="Times New Roman"/>
          <w:sz w:val="28"/>
          <w:szCs w:val="28"/>
        </w:rPr>
        <w:lastRenderedPageBreak/>
        <w:t>2.</w:t>
      </w:r>
      <w:r w:rsidR="00C43380">
        <w:rPr>
          <w:rFonts w:ascii="Times New Roman" w:hAnsi="Times New Roman" w:cs="Times New Roman"/>
          <w:sz w:val="28"/>
          <w:szCs w:val="28"/>
        </w:rPr>
        <w:t>7</w:t>
      </w:r>
      <w:r w:rsidRPr="009C52F1">
        <w:rPr>
          <w:rFonts w:ascii="Times New Roman" w:hAnsi="Times New Roman" w:cs="Times New Roman"/>
          <w:sz w:val="28"/>
          <w:szCs w:val="28"/>
        </w:rPr>
        <w:t xml:space="preserve"> </w:t>
      </w:r>
      <w:r w:rsidR="00461D8C" w:rsidRPr="009C52F1">
        <w:rPr>
          <w:rFonts w:ascii="Times New Roman" w:hAnsi="Times New Roman" w:cs="Times New Roman"/>
          <w:sz w:val="28"/>
          <w:szCs w:val="28"/>
        </w:rPr>
        <w:t>Similar Works</w:t>
      </w:r>
    </w:p>
    <w:p w14:paraId="08BE991C" w14:textId="0010EB0A" w:rsidR="00A5201F" w:rsidRPr="00A5201F" w:rsidRDefault="002338BA" w:rsidP="00A5201F">
      <w:pPr>
        <w:pStyle w:val="Heading3"/>
        <w:rPr>
          <w:rFonts w:ascii="Times New Roman" w:hAnsi="Times New Roman" w:cs="Times New Roman"/>
        </w:rPr>
      </w:pPr>
      <w:r>
        <w:rPr>
          <w:rFonts w:ascii="Times New Roman" w:hAnsi="Times New Roman" w:cs="Times New Roman"/>
        </w:rPr>
        <w:t>2.</w:t>
      </w:r>
      <w:r w:rsidR="00C43380">
        <w:rPr>
          <w:rFonts w:ascii="Times New Roman" w:hAnsi="Times New Roman" w:cs="Times New Roman"/>
        </w:rPr>
        <w:t>7</w:t>
      </w:r>
      <w:r>
        <w:rPr>
          <w:rFonts w:ascii="Times New Roman" w:hAnsi="Times New Roman" w:cs="Times New Roman"/>
        </w:rPr>
        <w:t xml:space="preserve">.1 </w:t>
      </w:r>
      <w:r w:rsidRPr="002338BA">
        <w:rPr>
          <w:rFonts w:ascii="Times New Roman" w:hAnsi="Times New Roman" w:cs="Times New Roman"/>
        </w:rPr>
        <w:t>Classification Recommendation system</w:t>
      </w:r>
    </w:p>
    <w:p w14:paraId="24323A1E" w14:textId="77777777" w:rsidR="00A5201F" w:rsidRDefault="002338BA" w:rsidP="00A5201F">
      <w:pPr>
        <w:spacing w:line="360" w:lineRule="auto"/>
        <w:rPr>
          <w:rFonts w:ascii="Times New Roman" w:hAnsi="Times New Roman" w:cs="Times New Roman"/>
          <w:sz w:val="24"/>
          <w:szCs w:val="24"/>
        </w:rPr>
      </w:pPr>
      <w:r>
        <w:rPr>
          <w:rFonts w:ascii="Times New Roman" w:hAnsi="Times New Roman" w:cs="Times New Roman"/>
          <w:sz w:val="24"/>
          <w:szCs w:val="24"/>
        </w:rPr>
        <w:t>Based on the research it has been clearly stated that recommendation system can be improved using other machine learning model such as Decision tree, Random Forest to make recommendation than not only depending on content-based filtering and collaborative-filtering</w:t>
      </w:r>
      <w:r w:rsidR="00A5201F">
        <w:rPr>
          <w:rFonts w:ascii="Times New Roman" w:hAnsi="Times New Roman" w:cs="Times New Roman"/>
          <w:sz w:val="24"/>
          <w:szCs w:val="24"/>
        </w:rPr>
        <w:t xml:space="preserve"> </w:t>
      </w:r>
      <w:r w:rsidR="00A5201F">
        <w:rPr>
          <w:rFonts w:ascii="Times New Roman" w:hAnsi="Times New Roman" w:cs="Times New Roman"/>
          <w:sz w:val="24"/>
          <w:szCs w:val="24"/>
        </w:rPr>
        <w:fldChar w:fldCharType="begin"/>
      </w:r>
      <w:r w:rsidR="00A5201F">
        <w:rPr>
          <w:rFonts w:ascii="Times New Roman" w:hAnsi="Times New Roman" w:cs="Times New Roman"/>
          <w:sz w:val="24"/>
          <w:szCs w:val="24"/>
        </w:rPr>
        <w:instrText xml:space="preserve"> ADDIN ZOTERO_ITEM CSL_CITATION {"citationID":"DjXWomVu","properties":{"formattedCitation":"(Bhansali and Nagwani, 2021)","plainCitation":"(Bhansali and Nagwani, 2021)","noteIndex":0},"citationItems":[{"id":125,"uris":["http://zotero.org/groups/4809175/items/CG4HDWYT"],"itemData":{"id":125,"type":"paper-conference","abstract":"Doctor recommender system is a very useful and emerging area in data science and health informatics. In recent time many approaches and applications have been proposed in this direction. This paper presents a simple prototype of recommending a doctor using classification based models. In the proposed approach patients’ information and preferences are selected as input to train the model and using classification algorithms a suitable doctor is recommended. In this work probability-based classifier and decision tree-based classifiers are used for recommending a doctor and a comparative study is also presented between them. It is found that ensemble machine learning based classifier Random Forest, performs better than C4.5 and Naïve Bayes classifier.","container-title":"2021 Emerging Trends in Industry 4.0 (ETI 4.0)","DOI":"10.1109/ETI4.051663.2021.9619451","event-title":"2021 Emerging Trends in Industry 4.0 (ETI 4.0)","page":"1-4","source":"IEEE Xplore","title":"A Prototype of Doctor Recommendation System using Classification Algorithms","author":[{"family":"Bhansali","given":"Ashok"},{"family":"Nagwani","given":"Naresh Kumar"}],"issued":{"date-parts":[["2021",5]]}}}],"schema":"https://github.com/citation-style-language/schema/raw/master/csl-citation.json"} </w:instrText>
      </w:r>
      <w:r w:rsidR="00A5201F">
        <w:rPr>
          <w:rFonts w:ascii="Times New Roman" w:hAnsi="Times New Roman" w:cs="Times New Roman"/>
          <w:sz w:val="24"/>
          <w:szCs w:val="24"/>
        </w:rPr>
        <w:fldChar w:fldCharType="separate"/>
      </w:r>
      <w:r w:rsidR="00A5201F" w:rsidRPr="00A5201F">
        <w:rPr>
          <w:rFonts w:ascii="Times New Roman" w:hAnsi="Times New Roman" w:cs="Times New Roman"/>
          <w:sz w:val="24"/>
        </w:rPr>
        <w:t>(Bhansali and Nagwani, 2021)</w:t>
      </w:r>
      <w:r w:rsidR="00A5201F">
        <w:rPr>
          <w:rFonts w:ascii="Times New Roman" w:hAnsi="Times New Roman" w:cs="Times New Roman"/>
          <w:sz w:val="24"/>
          <w:szCs w:val="24"/>
        </w:rPr>
        <w:fldChar w:fldCharType="end"/>
      </w:r>
      <w:r>
        <w:rPr>
          <w:rFonts w:ascii="Times New Roman" w:hAnsi="Times New Roman" w:cs="Times New Roman"/>
          <w:sz w:val="24"/>
          <w:szCs w:val="24"/>
        </w:rPr>
        <w:t>.</w:t>
      </w:r>
      <w:r w:rsidR="00A5201F">
        <w:rPr>
          <w:rFonts w:ascii="Times New Roman" w:hAnsi="Times New Roman" w:cs="Times New Roman"/>
          <w:sz w:val="24"/>
          <w:szCs w:val="24"/>
        </w:rPr>
        <w:t xml:space="preserve"> </w:t>
      </w:r>
    </w:p>
    <w:p w14:paraId="1DF3AED5" w14:textId="0DFD95FC" w:rsidR="00734011" w:rsidRDefault="00AB48BC" w:rsidP="00A5201F">
      <w:pPr>
        <w:spacing w:line="360" w:lineRule="auto"/>
        <w:rPr>
          <w:rFonts w:ascii="Times New Roman" w:hAnsi="Times New Roman" w:cs="Times New Roman"/>
          <w:sz w:val="24"/>
          <w:szCs w:val="24"/>
        </w:rPr>
      </w:pPr>
      <w:r w:rsidRPr="00AB48BC">
        <w:rPr>
          <w:rFonts w:ascii="Times New Roman" w:hAnsi="Times New Roman" w:cs="Times New Roman"/>
          <w:b/>
          <w:bCs/>
          <w:sz w:val="24"/>
          <w:szCs w:val="24"/>
        </w:rPr>
        <w:t>Multi-Domain Recommendation System Using Hybrid Filtering and Support Vector Machine Classification</w:t>
      </w:r>
      <w:r>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ZOTERO_ITEM CSL_CITATION {"citationID":"3dcpoPXi","properties":{"formattedCitation":"(Vasanth, PeriyaKaruppan and PoornaKumar, 2020)","plainCitation":"(Vasanth, PeriyaKaruppan and PoornaKumar, 2020)","noteIndex":0},"citationItems":[{"id":127,"uris":["http://zotero.org/groups/4809175/items/TQDJS3RS"],"itemData":{"id":127,"type":"paper-conference","abstract":"4Dr Kanchana J S, Dept. of Information Technology, K.L.N. College of Engineering, Tamil Nadu, India 1, 2, 3Student, Dept. of Information Technology, K.L.N. College of Engineering, Tamil Nadu, India ---------------------------------------------------------------------***---------------------------------------------------------------------Abstract A Recommender System refers to a system that is capable of predicting the future preference of a set of items for each user, and recommends the top items. One key reason why we need a recommender system in digital society is that people have too many options to use due to the prevalence of an internet. On other hand there has been an emerging growth among the digital content providers who want to engage as many users on their service as possible for the maximum time. This gave birth to the recommender system wherein the content providers recommend users the content according to the users' taste and liking. In this paper we have proposed a recommendation system that works upon hybrid filtering technique which is a mixture of both content-based filtering and collaborative filtering, along with a content classification which uses Support Vector Machine (SVM) classifier to categorize recommended contents. It is capable of recommending a different type of information or a content to a new user as well as the other existing users based on tags given by them. It mines entire databases to collect all the necessary and important information, such as, popularity, attractiveness, and other required attributes, which are required for recommendation and classification. Hybrid filtering technique provides more precise recommendations rather than proceeding either with content – based or collaborative filtering algorithms.","source":"Semantic Scholar","title":"MULTI-DOMAIN RECOMMENDATION SYSTEM USING HYBRID FILTERING AND SUPPORT VECTOR MACHINE CLASSIFICATION","URL":"https://www.semanticscholar.org/paper/MULTI-DOMAIN-RECOMMENDATION-SYSTEM-USING-HYBRID-AND-Vasanth-PeriyaKaruppan/7b73335aa5c9c6828ab799ea0c4d0fe10402849a","author":[{"family":"Vasanth","given":"T."},{"family":"PeriyaKaruppan","given":"C."},{"family":"PoornaKumar","given":"M."}],"accessed":{"date-parts":[["2023",5,4]]},"issued":{"date-parts":[["2020"]]}}}],"schema":"https://github.com/citation-style-language/schema/raw/master/csl-citation.json"} </w:instrText>
      </w:r>
      <w:r>
        <w:rPr>
          <w:rFonts w:ascii="Times New Roman" w:hAnsi="Times New Roman" w:cs="Times New Roman"/>
          <w:b/>
          <w:bCs/>
          <w:sz w:val="24"/>
          <w:szCs w:val="24"/>
        </w:rPr>
        <w:fldChar w:fldCharType="separate"/>
      </w:r>
      <w:r w:rsidRPr="00AB48BC">
        <w:rPr>
          <w:rFonts w:ascii="Times New Roman" w:hAnsi="Times New Roman" w:cs="Times New Roman"/>
          <w:sz w:val="24"/>
        </w:rPr>
        <w:t>(Vasanth, PeriyaKaruppan and PoornaKumar, 2020)</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has proposed a hybrid recommendation system which combines collaborative, content-based as well as support vector in order to improve the recommendation accuracy. The main domain that has been selected by the author is the movie domain. The process of the system first uses the collaborative and content-based filtering to generate recommendation based on the user-item and item features</w:t>
      </w:r>
      <w:r w:rsidR="00780935">
        <w:rPr>
          <w:rFonts w:ascii="Times New Roman" w:hAnsi="Times New Roman" w:cs="Times New Roman"/>
          <w:sz w:val="24"/>
          <w:szCs w:val="24"/>
        </w:rPr>
        <w:t xml:space="preserve">, </w:t>
      </w:r>
      <w:r w:rsidR="00780935" w:rsidRPr="00780935">
        <w:rPr>
          <w:rFonts w:ascii="Times New Roman" w:hAnsi="Times New Roman" w:cs="Times New Roman"/>
          <w:sz w:val="24"/>
          <w:szCs w:val="24"/>
        </w:rPr>
        <w:t>based on past interactions and characteristics of the user and the recommended products, the system employs a support vector machine classifier to predict whether the user will like or dislike the recommended items.</w:t>
      </w:r>
      <w:r>
        <w:rPr>
          <w:rFonts w:ascii="Times New Roman" w:hAnsi="Times New Roman" w:cs="Times New Roman"/>
          <w:sz w:val="24"/>
          <w:szCs w:val="24"/>
        </w:rPr>
        <w:t xml:space="preserve"> </w:t>
      </w:r>
      <w:r w:rsidR="00780935">
        <w:rPr>
          <w:rFonts w:ascii="Times New Roman" w:hAnsi="Times New Roman" w:cs="Times New Roman"/>
          <w:sz w:val="24"/>
          <w:szCs w:val="24"/>
        </w:rPr>
        <w:t xml:space="preserve">The experimental results </w:t>
      </w:r>
      <w:r w:rsidR="00734011">
        <w:rPr>
          <w:rFonts w:ascii="Times New Roman" w:hAnsi="Times New Roman" w:cs="Times New Roman"/>
          <w:sz w:val="24"/>
          <w:szCs w:val="24"/>
        </w:rPr>
        <w:t>indicate</w:t>
      </w:r>
      <w:r w:rsidR="00780935">
        <w:rPr>
          <w:rFonts w:ascii="Times New Roman" w:hAnsi="Times New Roman" w:cs="Times New Roman"/>
          <w:sz w:val="24"/>
          <w:szCs w:val="24"/>
        </w:rPr>
        <w:t xml:space="preserve"> that by using a hybrid approach the overall recommendation quality will be improved and overcome the problems the recommender systems. </w:t>
      </w:r>
    </w:p>
    <w:p w14:paraId="4DC3D21E" w14:textId="7EF1EBC5" w:rsidR="008F3D64" w:rsidRDefault="007457F7" w:rsidP="003C37C4">
      <w:pPr>
        <w:spacing w:line="360" w:lineRule="auto"/>
        <w:rPr>
          <w:rFonts w:ascii="Times New Roman" w:hAnsi="Times New Roman" w:cs="Times New Roman"/>
          <w:sz w:val="24"/>
          <w:szCs w:val="24"/>
        </w:rPr>
      </w:pPr>
      <w:r w:rsidRPr="007457F7">
        <w:rPr>
          <w:rFonts w:ascii="Times New Roman" w:hAnsi="Times New Roman" w:cs="Times New Roman"/>
          <w:b/>
          <w:bCs/>
          <w:sz w:val="24"/>
          <w:szCs w:val="24"/>
        </w:rPr>
        <w:t>Classification Algorithm for Career Recommendation System</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ZOTERO_ITEM CSL_CITATION {"citationID":"ZvKS7aF2","properties":{"formattedCitation":"(Masika, Rono and Kati, 2022)","plainCitation":"(Masika, Rono and Kati, 2022)","noteIndex":0},"citationItems":[{"id":131,"uris":["http://zotero.org/groups/4809175/items/KHHJSP6I"],"itemData":{"id":131,"type":"article-journal","abstract":"The tremendous developments in technology that have been realized in this digital era have greatly improved the way in which data is collected and used in schools. Over the years the number of secondary schools using technology in processing student data has been increasing steadily. As a result, a large amount of data in electronic form has been gathered. Classification algorithms can be used to study the patterns presented in these data and use it to predict a suitable career for a student. In this study classification algorithms were used to predict a suitable career for form four students. The study evaluated the best classification algorithm for implementing the career recommendation system in Kenya. The Cross Industry Standard Process for Data Mining framework was applied to a dataset drawn from form four students in Bungoma County in Kenya. Stratified random sampling was used to select 50 secondary schools and a 10% of candidates were selected from every sampled schools. The collected data were cleansed, preprocessed and analyzed using a data mining tool of RapidMiner. Various classification algorithms were evaluated in predicting a suitable career for a student. The study findings revealed that classification algorithms can be used to predict a suitable career for a student. All the classifiers that were used gave a predictive accuracy of above 88% though deep learning was the most accurate with 97.5%. However, since the classifiers out performed each other in various metrics, therefore using multiple classification algorithms in building the recommendation model can yield better results. The study therefore concludes that classification models comprising of multiple classifiers can be used to predict suitable careers for secondary students.","container-title":"International Journal of Computer Applications Technology and Research","DOI":"10.7753/IJCATR1104.1002","ISSN":"23198656","issue":"04","journalAbbreviation":"IJCATR","page":"91-97","source":"Semantic Scholar","title":"Classification Algorithm for Career Recommendation System","volume":"11","author":[{"family":"Masika","given":"Robert"},{"family":"Rono","given":"Dr. Richard"},{"family":"Kati","given":"Dr. Robert"}],"issued":{"date-parts":[["2022",4]]}}}],"schema":"https://github.com/citation-style-language/schema/raw/master/csl-citation.json"} </w:instrText>
      </w:r>
      <w:r>
        <w:rPr>
          <w:rFonts w:ascii="Times New Roman" w:hAnsi="Times New Roman" w:cs="Times New Roman"/>
          <w:b/>
          <w:bCs/>
          <w:sz w:val="24"/>
          <w:szCs w:val="24"/>
        </w:rPr>
        <w:fldChar w:fldCharType="separate"/>
      </w:r>
      <w:r w:rsidRPr="007457F7">
        <w:rPr>
          <w:rFonts w:ascii="Times New Roman" w:hAnsi="Times New Roman" w:cs="Times New Roman"/>
          <w:sz w:val="24"/>
        </w:rPr>
        <w:t>(Masika, Rono and Kati, 2022)</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7457F7">
        <w:rPr>
          <w:rFonts w:ascii="Times New Roman" w:hAnsi="Times New Roman" w:cs="Times New Roman"/>
          <w:sz w:val="24"/>
          <w:szCs w:val="24"/>
        </w:rPr>
        <w:t xml:space="preserve">The study suggests a career recommendation system that matches job searchers with appropriate employment </w:t>
      </w:r>
      <w:proofErr w:type="spellStart"/>
      <w:r w:rsidRPr="007457F7">
        <w:rPr>
          <w:rFonts w:ascii="Times New Roman" w:hAnsi="Times New Roman" w:cs="Times New Roman"/>
          <w:sz w:val="24"/>
          <w:szCs w:val="24"/>
        </w:rPr>
        <w:t>roles</w:t>
      </w:r>
      <w:proofErr w:type="spellEnd"/>
      <w:r w:rsidRPr="007457F7">
        <w:rPr>
          <w:rFonts w:ascii="Times New Roman" w:hAnsi="Times New Roman" w:cs="Times New Roman"/>
          <w:sz w:val="24"/>
          <w:szCs w:val="24"/>
        </w:rPr>
        <w:t xml:space="preserve"> using categorization algorithms. The method considers </w:t>
      </w:r>
      <w:r w:rsidR="003C37C4" w:rsidRPr="007457F7">
        <w:rPr>
          <w:rFonts w:ascii="Times New Roman" w:hAnsi="Times New Roman" w:cs="Times New Roman"/>
          <w:sz w:val="24"/>
          <w:szCs w:val="24"/>
        </w:rPr>
        <w:t>several</w:t>
      </w:r>
      <w:r w:rsidRPr="007457F7">
        <w:rPr>
          <w:rFonts w:ascii="Times New Roman" w:hAnsi="Times New Roman" w:cs="Times New Roman"/>
          <w:sz w:val="24"/>
          <w:szCs w:val="24"/>
        </w:rPr>
        <w:t xml:space="preserve"> variables, including the education, experience, talents, and interests of the job seeker as well as the credentials, job type, and geographical criteria.</w:t>
      </w:r>
    </w:p>
    <w:p w14:paraId="3101D90C" w14:textId="0DC8F570" w:rsidR="003C37C4" w:rsidRDefault="003C37C4" w:rsidP="003C37C4">
      <w:pPr>
        <w:spacing w:line="360" w:lineRule="auto"/>
        <w:rPr>
          <w:rFonts w:ascii="Times New Roman" w:hAnsi="Times New Roman" w:cs="Times New Roman"/>
          <w:sz w:val="24"/>
          <w:szCs w:val="24"/>
        </w:rPr>
      </w:pPr>
      <w:r w:rsidRPr="003C37C4">
        <w:rPr>
          <w:rFonts w:ascii="Times New Roman" w:hAnsi="Times New Roman" w:cs="Times New Roman"/>
          <w:sz w:val="24"/>
          <w:szCs w:val="24"/>
        </w:rPr>
        <w:t>In terms of recommendation accuracy, the authors evaluate the performance of three different categorization algorithms: decision trees, random forests, and support vector machines (SVM). They make use of a dataset that contains the profiles of job searchers and job specifications, and they assess the algorithms' performance using a variety of performance metrics, including accuracy, precision, recall, and F1-score.</w:t>
      </w:r>
    </w:p>
    <w:p w14:paraId="1181BE00" w14:textId="153989C0" w:rsidR="003C37C4" w:rsidRPr="003C37C4" w:rsidRDefault="003C37C4" w:rsidP="003C37C4">
      <w:pPr>
        <w:spacing w:line="360" w:lineRule="auto"/>
        <w:rPr>
          <w:rFonts w:ascii="Times New Roman" w:hAnsi="Times New Roman" w:cs="Times New Roman"/>
          <w:sz w:val="24"/>
          <w:szCs w:val="24"/>
        </w:rPr>
      </w:pPr>
      <w:r w:rsidRPr="003C37C4">
        <w:rPr>
          <w:rFonts w:ascii="Times New Roman" w:hAnsi="Times New Roman" w:cs="Times New Roman"/>
          <w:sz w:val="24"/>
          <w:szCs w:val="24"/>
        </w:rPr>
        <w:t xml:space="preserve">The experimental findings demonstrate that the SVM algorithm, with an accuracy rate of 93.75%, surpasses the decision tree and random forest algorithms in terms of recommendation </w:t>
      </w:r>
      <w:r w:rsidRPr="003C37C4">
        <w:rPr>
          <w:rFonts w:ascii="Times New Roman" w:hAnsi="Times New Roman" w:cs="Times New Roman"/>
          <w:sz w:val="24"/>
          <w:szCs w:val="24"/>
        </w:rPr>
        <w:lastRenderedPageBreak/>
        <w:t>accuracy. To assess the system's usability and get user input on the suggested changes, the authors also carry out a user study.</w:t>
      </w:r>
    </w:p>
    <w:p w14:paraId="4EA413E5" w14:textId="3962B31C" w:rsidR="003C37C4" w:rsidRDefault="003C37C4" w:rsidP="003C37C4">
      <w:pPr>
        <w:spacing w:line="360" w:lineRule="auto"/>
        <w:rPr>
          <w:rFonts w:ascii="Times New Roman" w:hAnsi="Times New Roman" w:cs="Times New Roman"/>
          <w:sz w:val="24"/>
          <w:szCs w:val="24"/>
        </w:rPr>
      </w:pPr>
      <w:r w:rsidRPr="003C37C4">
        <w:rPr>
          <w:rFonts w:ascii="Times New Roman" w:hAnsi="Times New Roman" w:cs="Times New Roman"/>
          <w:sz w:val="24"/>
          <w:szCs w:val="24"/>
        </w:rPr>
        <w:t>Overall, the article offers a potential method for creating classification algorithms-based career recommendation systems. The imbalance between supply and demand in the labor market can be closed by the suggested system by assisting both employers and job seekers in locating appropriate workers.</w:t>
      </w:r>
    </w:p>
    <w:p w14:paraId="2E3F763D" w14:textId="6C8FD6F4" w:rsidR="003C37C4" w:rsidRPr="00A5201F" w:rsidRDefault="003C37C4" w:rsidP="003C37C4">
      <w:pPr>
        <w:pStyle w:val="Heading3"/>
        <w:rPr>
          <w:rFonts w:ascii="Times New Roman" w:hAnsi="Times New Roman" w:cs="Times New Roman"/>
        </w:rPr>
      </w:pPr>
      <w:r>
        <w:rPr>
          <w:rFonts w:ascii="Times New Roman" w:hAnsi="Times New Roman" w:cs="Times New Roman"/>
        </w:rPr>
        <w:t>2.</w:t>
      </w:r>
      <w:r w:rsidR="00C43380">
        <w:rPr>
          <w:rFonts w:ascii="Times New Roman" w:hAnsi="Times New Roman" w:cs="Times New Roman"/>
        </w:rPr>
        <w:t>7</w:t>
      </w:r>
      <w:r>
        <w:rPr>
          <w:rFonts w:ascii="Times New Roman" w:hAnsi="Times New Roman" w:cs="Times New Roman"/>
        </w:rPr>
        <w:t xml:space="preserve">.2 Content based </w:t>
      </w:r>
      <w:r w:rsidRPr="002338BA">
        <w:rPr>
          <w:rFonts w:ascii="Times New Roman" w:hAnsi="Times New Roman" w:cs="Times New Roman"/>
        </w:rPr>
        <w:t>Recommendation system.</w:t>
      </w:r>
    </w:p>
    <w:p w14:paraId="5FD3CE14" w14:textId="5B85E62C" w:rsidR="003C37C4" w:rsidRDefault="009964C1" w:rsidP="003C37C4">
      <w:pPr>
        <w:spacing w:line="360" w:lineRule="auto"/>
        <w:rPr>
          <w:rFonts w:ascii="Times New Roman" w:hAnsi="Times New Roman" w:cs="Times New Roman"/>
          <w:sz w:val="24"/>
          <w:szCs w:val="24"/>
        </w:rPr>
      </w:pPr>
      <w:r w:rsidRPr="009964C1">
        <w:rPr>
          <w:rFonts w:ascii="Times New Roman" w:hAnsi="Times New Roman" w:cs="Times New Roman"/>
          <w:b/>
          <w:bCs/>
          <w:sz w:val="24"/>
          <w:szCs w:val="24"/>
        </w:rPr>
        <w:t>Solving Cold start Problem for recommendation system using Content Based filtering</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ZOTERO_ITEM CSL_CITATION {"citationID":"DtWPwDru","properties":{"formattedCitation":"(Chia and Najafabadi, 2022)","plainCitation":"(Chia and Najafabadi, 2022)","noteIndex":0},"citationItems":[{"id":135,"uris":["http://zotero.org/groups/4809175/items/LEVZXR2B"],"itemData":{"id":135,"type":"paper-conference","abstract":"A recommendation system is an effective supporting tool for a user to obtain the relevant result and avoid information overloading. However, the user cold-start problem has occurred when the system does not have adequate information about the user. In this project, we propose a content-based filtering method that applies the movie genres for finding the similarities among movies. We use the Term Frequency-Inverse Document Frequency (TF-IDF) as a text mining technique for retrieving the frequent movie genres and produce the TF-IDF into a matrix. Then, we use the matrix to generate recommendation models that apply with different similarity techniques which are Cosine similarity, Pearson correlation coefficient, and Euclidean distance. As a result, the average of similarities has reached the highest of 84 percent using Cosine similarity and at most 20 percent of a not satisfied movie recommended among 30 recommendation items. The experimental results on MovieLens-20M data that apply to our approach have achieved high similarity results among movies recommended, low frequency of not-satisfied movie ratings, and it consistently improved the performance in addressing the user cold-start problem.","container-title":"2022 International Conference on Computer Technologies (ICCTech)","DOI":"10.1109/ICCTech55650.2022.00015","event-title":"2022 International Conference on Computer Technologies (ICCTech)","page":"38-42","source":"IEEE Xplore","title":"Solving Cold Start Problem for Recommendation System Using Content-Based Filtering","author":[{"family":"Chia","given":"Ei Ji"},{"family":"Najafabadi","given":"Maryam Khanian"}],"issued":{"date-parts":[["2022",2]]}}}],"schema":"https://github.com/citation-style-language/schema/raw/master/csl-citation.json"} </w:instrText>
      </w:r>
      <w:r>
        <w:rPr>
          <w:rFonts w:ascii="Times New Roman" w:hAnsi="Times New Roman" w:cs="Times New Roman"/>
          <w:b/>
          <w:bCs/>
          <w:sz w:val="24"/>
          <w:szCs w:val="24"/>
        </w:rPr>
        <w:fldChar w:fldCharType="separate"/>
      </w:r>
      <w:r w:rsidRPr="009964C1">
        <w:rPr>
          <w:rFonts w:ascii="Times New Roman" w:hAnsi="Times New Roman" w:cs="Times New Roman"/>
          <w:sz w:val="24"/>
        </w:rPr>
        <w:t>(Chia and Najafabadi, 2022)</w:t>
      </w:r>
      <w:r>
        <w:rPr>
          <w:rFonts w:ascii="Times New Roman" w:hAnsi="Times New Roman" w:cs="Times New Roman"/>
          <w:b/>
          <w:bCs/>
          <w:sz w:val="24"/>
          <w:szCs w:val="24"/>
        </w:rPr>
        <w:fldChar w:fldCharType="end"/>
      </w:r>
      <w:r w:rsidRPr="009964C1">
        <w:rPr>
          <w:rFonts w:ascii="Times New Roman" w:hAnsi="Times New Roman" w:cs="Times New Roman"/>
          <w:b/>
          <w:bCs/>
          <w:sz w:val="24"/>
          <w:szCs w:val="24"/>
        </w:rPr>
        <w:t>.</w:t>
      </w:r>
      <w:r w:rsidR="003C15DC" w:rsidRPr="003C15DC">
        <w:t xml:space="preserve"> </w:t>
      </w:r>
      <w:r w:rsidR="003C15DC" w:rsidRPr="003C15DC">
        <w:rPr>
          <w:rFonts w:ascii="Times New Roman" w:hAnsi="Times New Roman" w:cs="Times New Roman"/>
          <w:sz w:val="24"/>
          <w:szCs w:val="24"/>
        </w:rPr>
        <w:t>To address the cold start issue in recommendation systems, the study suggests a content-based filtering technique. The lack of user-item interaction data, known as the "cold start" problem, makes it challenging to produce precise recommendations utilizing collaborative filtering approaches. The cold start issue can be solved by content-based filtering, which generates suggestions based on the qualities of things.</w:t>
      </w:r>
    </w:p>
    <w:p w14:paraId="5F9650CF" w14:textId="02488649" w:rsidR="003C15DC" w:rsidRPr="003C15DC" w:rsidRDefault="003C15DC" w:rsidP="003C15DC">
      <w:pPr>
        <w:spacing w:line="360" w:lineRule="auto"/>
        <w:rPr>
          <w:rFonts w:ascii="Times New Roman" w:hAnsi="Times New Roman" w:cs="Times New Roman"/>
          <w:sz w:val="24"/>
          <w:szCs w:val="24"/>
        </w:rPr>
      </w:pPr>
      <w:r w:rsidRPr="003C15DC">
        <w:rPr>
          <w:rFonts w:ascii="Times New Roman" w:hAnsi="Times New Roman" w:cs="Times New Roman"/>
          <w:sz w:val="24"/>
          <w:szCs w:val="24"/>
        </w:rPr>
        <w:t>The authors employ a vector space model to represent the elements in a dataset of movie properties, including title, genre, and storyline synopsis. The similarity between the user's preferences and the item attributes is then calculated using cosine similarity, and the user is then given customized recommendations.</w:t>
      </w:r>
    </w:p>
    <w:p w14:paraId="25D808FB" w14:textId="71D92160" w:rsidR="003C15DC" w:rsidRDefault="003C15DC" w:rsidP="003C15DC">
      <w:pPr>
        <w:spacing w:line="360" w:lineRule="auto"/>
        <w:rPr>
          <w:rFonts w:ascii="Times New Roman" w:hAnsi="Times New Roman" w:cs="Times New Roman"/>
          <w:sz w:val="24"/>
          <w:szCs w:val="24"/>
        </w:rPr>
      </w:pPr>
      <w:r w:rsidRPr="003C15DC">
        <w:rPr>
          <w:rFonts w:ascii="Times New Roman" w:hAnsi="Times New Roman" w:cs="Times New Roman"/>
          <w:sz w:val="24"/>
          <w:szCs w:val="24"/>
        </w:rPr>
        <w:t>The experimental results demonstrate that the proposed technique performs better in terms of recommendation accuracy and diversity than a few baseline methods. To assess the system's usability and get user input on the suggested changes, the authors also carry out a user study.</w:t>
      </w:r>
    </w:p>
    <w:p w14:paraId="55925C3F" w14:textId="1D11E155" w:rsidR="003C15DC" w:rsidRDefault="003C15DC" w:rsidP="003C15DC">
      <w:pPr>
        <w:spacing w:line="360" w:lineRule="auto"/>
        <w:rPr>
          <w:rFonts w:ascii="Times New Roman" w:hAnsi="Times New Roman" w:cs="Times New Roman"/>
          <w:sz w:val="24"/>
          <w:szCs w:val="24"/>
        </w:rPr>
      </w:pPr>
      <w:r w:rsidRPr="003C15DC">
        <w:rPr>
          <w:rFonts w:ascii="Times New Roman" w:hAnsi="Times New Roman" w:cs="Times New Roman"/>
          <w:sz w:val="24"/>
          <w:szCs w:val="24"/>
        </w:rPr>
        <w:t>Overall, the research offers a viable method for utilizing content-based filtering to address the cold start issue in recommendation systems. By raising the quality of recommendations for new users and items, the suggested method can improve user engagement and experience.</w:t>
      </w:r>
    </w:p>
    <w:p w14:paraId="595C41CD" w14:textId="6E9E106B" w:rsidR="00842D7F" w:rsidRPr="00842D7F" w:rsidRDefault="003C15DC" w:rsidP="00842D7F">
      <w:pPr>
        <w:pStyle w:val="Heading3"/>
        <w:rPr>
          <w:rFonts w:ascii="Times New Roman" w:hAnsi="Times New Roman" w:cs="Times New Roman"/>
        </w:rPr>
      </w:pPr>
      <w:r w:rsidRPr="003C15DC">
        <w:rPr>
          <w:rFonts w:ascii="Times New Roman" w:hAnsi="Times New Roman" w:cs="Times New Roman"/>
        </w:rPr>
        <w:t>2.</w:t>
      </w:r>
      <w:r w:rsidR="00C43380">
        <w:rPr>
          <w:rFonts w:ascii="Times New Roman" w:hAnsi="Times New Roman" w:cs="Times New Roman"/>
        </w:rPr>
        <w:t>7</w:t>
      </w:r>
      <w:r w:rsidRPr="003C15DC">
        <w:rPr>
          <w:rFonts w:ascii="Times New Roman" w:hAnsi="Times New Roman" w:cs="Times New Roman"/>
        </w:rPr>
        <w:t>.</w:t>
      </w:r>
      <w:r w:rsidR="00C43380">
        <w:rPr>
          <w:rFonts w:ascii="Times New Roman" w:hAnsi="Times New Roman" w:cs="Times New Roman"/>
        </w:rPr>
        <w:t>3</w:t>
      </w:r>
      <w:r w:rsidRPr="003C15DC">
        <w:rPr>
          <w:rFonts w:ascii="Times New Roman" w:hAnsi="Times New Roman" w:cs="Times New Roman"/>
        </w:rPr>
        <w:t xml:space="preserve"> Salary prediction system</w:t>
      </w:r>
    </w:p>
    <w:p w14:paraId="3307132E" w14:textId="2A53E279" w:rsidR="00532380" w:rsidRPr="00973939" w:rsidRDefault="00842D7F" w:rsidP="007C5B5D">
      <w:pPr>
        <w:spacing w:line="360" w:lineRule="auto"/>
        <w:rPr>
          <w:rFonts w:ascii="Times New Roman" w:hAnsi="Times New Roman" w:cs="Times New Roman"/>
          <w:sz w:val="24"/>
          <w:szCs w:val="24"/>
        </w:rPr>
      </w:pPr>
      <w:r w:rsidRPr="00973939">
        <w:rPr>
          <w:rFonts w:ascii="Times New Roman" w:hAnsi="Times New Roman" w:cs="Times New Roman"/>
          <w:b/>
          <w:bCs/>
          <w:sz w:val="24"/>
          <w:szCs w:val="24"/>
        </w:rPr>
        <w:t>Salary prediction using random forest with fundamental features</w:t>
      </w:r>
      <w:r w:rsidRPr="00973939">
        <w:rPr>
          <w:rFonts w:ascii="Times New Roman" w:hAnsi="Times New Roman" w:cs="Times New Roman"/>
          <w:b/>
          <w:bCs/>
          <w:sz w:val="24"/>
          <w:szCs w:val="24"/>
        </w:rPr>
        <w:fldChar w:fldCharType="begin"/>
      </w:r>
      <w:r w:rsidR="00046837" w:rsidRPr="00973939">
        <w:rPr>
          <w:rFonts w:ascii="Times New Roman" w:hAnsi="Times New Roman" w:cs="Times New Roman"/>
          <w:b/>
          <w:bCs/>
          <w:sz w:val="24"/>
          <w:szCs w:val="24"/>
        </w:rPr>
        <w:instrText xml:space="preserve"> ADDIN ZOTERO_ITEM CSL_CITATION {"citationID":"L18UpLqX","properties":{"formattedCitation":"(Chen, Mao and Yuan, 2022)","plainCitation":"(Chen, Mao and Yuan, 2022)","noteIndex":0},"citationItems":[{"id":140,"uris":["http://zotero.org/groups/4809175/items/2NZ37QIP"],"itemData":{"id":140,"type":"paper-conference","abstract":"Salary prediction can get the income range during a certain period, which is widely used in a credit decision, career choice, and HR strategy. The decision tree is a common method for salary prediction, and it can sum up the experience of training data. However, the high dimension and high variance in splitting data remain a challenge of the decision tree in salary prediction. To overcome the above challenge, in this paper, we use Random Forest (RF) to predict salary and improve accuracy. Firstly, we preprocess the dataset by dealing with missing data, categorical data, and deleting the useless data. Then, we construct RF to eliminate the variance of a single decision tree by repeating grouping and splitting data. To decrease variance produced by multiple variables, we arbitrarily choose subsets of given variables to reduce factors. Besides, the repetition of tree model constructions in RF eliminates clashes caused by splitting data in each tree level. To verify the effectiveness of the proposed method, we compare it with other state-of-art baselines, including decision tree, logistic regression, naïve bayes, and k-nearest neighbor on the Adult dataset. The experimental results demonstrate that the proposed method outperforms related benchmarks in predicting salary.","container-title":"Third International Conference on Electronics and Communication; Network and Computer Technology (ECNCT 2021)","DOI":"10.1117/12.2628520","event-title":"Third International Conference on Electronics and Communication; Network and Computer Technology (ECNCT 2021)","page":"491-498","publisher":"SPIE","source":"www.spiedigitallibrary.org","title":"Salary prediction using random forest with fundamental features","URL":"https://www.spiedigitallibrary.org/conference-proceedings-of-spie/12167/1216720/Salary-prediction-using-random-forest-with-fundamental-features/10.1117/12.2628520.full","volume":"12167","author":[{"family":"Chen","given":"Jingyi"},{"family":"Mao","given":"Shuming"},{"family":"Yuan","given":"Qixuan"}],"accessed":{"date-parts":[["2023",5,4]]},"issued":{"date-parts":[["2022",3,7]]}}}],"schema":"https://github.com/citation-style-language/schema/raw/master/csl-citation.json"} </w:instrText>
      </w:r>
      <w:r w:rsidRPr="00973939">
        <w:rPr>
          <w:rFonts w:ascii="Times New Roman" w:hAnsi="Times New Roman" w:cs="Times New Roman"/>
          <w:b/>
          <w:bCs/>
          <w:sz w:val="24"/>
          <w:szCs w:val="24"/>
        </w:rPr>
        <w:fldChar w:fldCharType="separate"/>
      </w:r>
      <w:r w:rsidR="00046837" w:rsidRPr="00973939">
        <w:rPr>
          <w:rFonts w:ascii="Times New Roman" w:hAnsi="Times New Roman" w:cs="Times New Roman"/>
          <w:sz w:val="24"/>
          <w:szCs w:val="24"/>
        </w:rPr>
        <w:t>(Chen, Mao and Yuan, 2022)</w:t>
      </w:r>
      <w:r w:rsidRPr="00973939">
        <w:rPr>
          <w:rFonts w:ascii="Times New Roman" w:hAnsi="Times New Roman" w:cs="Times New Roman"/>
          <w:b/>
          <w:bCs/>
          <w:sz w:val="24"/>
          <w:szCs w:val="24"/>
        </w:rPr>
        <w:fldChar w:fldCharType="end"/>
      </w:r>
      <w:r w:rsidRPr="00973939">
        <w:rPr>
          <w:rFonts w:ascii="Times New Roman" w:hAnsi="Times New Roman" w:cs="Times New Roman"/>
          <w:sz w:val="24"/>
          <w:szCs w:val="24"/>
        </w:rPr>
        <w:t>.</w:t>
      </w:r>
      <w:r w:rsidR="00532380" w:rsidRPr="00973939">
        <w:rPr>
          <w:rFonts w:ascii="Times New Roman" w:hAnsi="Times New Roman" w:cs="Times New Roman"/>
          <w:sz w:val="24"/>
          <w:szCs w:val="24"/>
        </w:rPr>
        <w:t>The purpose of the study article is to use random forests with basic features to estimate individual incomes. Included among the essential characteristics are education, years of experience, job title, and firm size.</w:t>
      </w:r>
    </w:p>
    <w:p w14:paraId="4026EE19" w14:textId="31779956" w:rsidR="00FA7584" w:rsidRPr="00973939" w:rsidRDefault="00532380" w:rsidP="007C5B5D">
      <w:pPr>
        <w:spacing w:line="360" w:lineRule="auto"/>
        <w:rPr>
          <w:rFonts w:ascii="Times New Roman" w:hAnsi="Times New Roman" w:cs="Times New Roman"/>
          <w:sz w:val="24"/>
          <w:szCs w:val="24"/>
        </w:rPr>
      </w:pPr>
      <w:r w:rsidRPr="00973939">
        <w:rPr>
          <w:rFonts w:ascii="Times New Roman" w:hAnsi="Times New Roman" w:cs="Times New Roman"/>
          <w:sz w:val="24"/>
          <w:szCs w:val="24"/>
        </w:rPr>
        <w:lastRenderedPageBreak/>
        <w:t>The study makes use of a dataset including details on worker incomes, job descriptions, business sizes, educational backgrounds, and years of experience. The data is preprocessed, feature engineering is done, and a random forest model is used to forecast salaries.</w:t>
      </w:r>
    </w:p>
    <w:p w14:paraId="59E15CAB" w14:textId="230B5FAA" w:rsidR="00532380" w:rsidRPr="00973939" w:rsidRDefault="00532380" w:rsidP="007C5B5D">
      <w:pPr>
        <w:spacing w:line="360" w:lineRule="auto"/>
        <w:rPr>
          <w:rFonts w:ascii="Times New Roman" w:hAnsi="Times New Roman" w:cs="Times New Roman"/>
          <w:sz w:val="24"/>
          <w:szCs w:val="24"/>
        </w:rPr>
      </w:pPr>
      <w:r w:rsidRPr="00973939">
        <w:rPr>
          <w:rFonts w:ascii="Times New Roman" w:hAnsi="Times New Roman" w:cs="Times New Roman"/>
          <w:sz w:val="24"/>
          <w:szCs w:val="24"/>
        </w:rPr>
        <w:t>The findings demonstrate that the random forest model with core features is highly accurate in predicting salaries. To ascertain which features have the most bearing on wage projections, the authors also conduct a feature important analysis.</w:t>
      </w:r>
    </w:p>
    <w:p w14:paraId="4A99978E" w14:textId="3EFE655D" w:rsidR="00842D7F" w:rsidRDefault="00532380" w:rsidP="007C5B5D">
      <w:pPr>
        <w:spacing w:line="360" w:lineRule="auto"/>
        <w:rPr>
          <w:rFonts w:ascii="Times New Roman" w:hAnsi="Times New Roman" w:cs="Times New Roman"/>
          <w:sz w:val="24"/>
          <w:szCs w:val="24"/>
        </w:rPr>
      </w:pPr>
      <w:r w:rsidRPr="00973939">
        <w:rPr>
          <w:rFonts w:ascii="Times New Roman" w:hAnsi="Times New Roman" w:cs="Times New Roman"/>
          <w:sz w:val="24"/>
          <w:szCs w:val="24"/>
        </w:rPr>
        <w:t>The study offers insightful information on how to forecast salaries utilizing fundamental features using machine learning techniques, specifically random forest. Additionally, it emphasizes how crucial feature engineering and feature importance analysis are for enhancing model performance.</w:t>
      </w:r>
    </w:p>
    <w:p w14:paraId="0F36E59B" w14:textId="0CC643ED" w:rsidR="00DC0D49" w:rsidRDefault="00DC0D49" w:rsidP="00DC0D49">
      <w:pPr>
        <w:pStyle w:val="Heading2"/>
        <w:rPr>
          <w:rFonts w:ascii="Times New Roman" w:hAnsi="Times New Roman" w:cs="Times New Roman"/>
          <w:sz w:val="28"/>
          <w:szCs w:val="28"/>
        </w:rPr>
      </w:pPr>
      <w:r w:rsidRPr="003F6261">
        <w:rPr>
          <w:rFonts w:ascii="Times New Roman" w:hAnsi="Times New Roman" w:cs="Times New Roman"/>
          <w:sz w:val="28"/>
          <w:szCs w:val="28"/>
        </w:rPr>
        <w:t xml:space="preserve">2.8 </w:t>
      </w:r>
      <w:r w:rsidR="00DF1594" w:rsidRPr="003F6261">
        <w:rPr>
          <w:rFonts w:ascii="Times New Roman" w:hAnsi="Times New Roman" w:cs="Times New Roman"/>
          <w:sz w:val="28"/>
          <w:szCs w:val="28"/>
        </w:rPr>
        <w:t>Technology Review</w:t>
      </w:r>
    </w:p>
    <w:p w14:paraId="3955CCE3" w14:textId="7446B647" w:rsidR="003F6261" w:rsidRDefault="003F6261" w:rsidP="00666D6D">
      <w:pPr>
        <w:spacing w:line="360" w:lineRule="auto"/>
        <w:rPr>
          <w:rFonts w:ascii="Times New Roman" w:hAnsi="Times New Roman" w:cs="Times New Roman"/>
          <w:sz w:val="24"/>
          <w:szCs w:val="24"/>
        </w:rPr>
      </w:pPr>
      <w:r>
        <w:rPr>
          <w:rFonts w:ascii="Times New Roman" w:hAnsi="Times New Roman" w:cs="Times New Roman"/>
          <w:sz w:val="24"/>
          <w:szCs w:val="24"/>
        </w:rPr>
        <w:t xml:space="preserve">Recommendation systems can be built in different ways by using recommendation techniques or by using machine learning algorithms or with the help of deep learning. </w:t>
      </w:r>
      <w:r w:rsidR="00363C4E">
        <w:rPr>
          <w:rFonts w:ascii="Times New Roman" w:hAnsi="Times New Roman" w:cs="Times New Roman"/>
          <w:sz w:val="24"/>
          <w:szCs w:val="24"/>
        </w:rPr>
        <w:t>Even though</w:t>
      </w:r>
      <w:r>
        <w:rPr>
          <w:rFonts w:ascii="Times New Roman" w:hAnsi="Times New Roman" w:cs="Times New Roman"/>
          <w:sz w:val="24"/>
          <w:szCs w:val="24"/>
        </w:rPr>
        <w:t xml:space="preserve"> </w:t>
      </w:r>
      <w:r w:rsidR="00B200D5">
        <w:rPr>
          <w:rFonts w:ascii="Times New Roman" w:hAnsi="Times New Roman" w:cs="Times New Roman"/>
          <w:sz w:val="24"/>
          <w:szCs w:val="24"/>
        </w:rPr>
        <w:t>this method</w:t>
      </w:r>
      <w:r>
        <w:rPr>
          <w:rFonts w:ascii="Times New Roman" w:hAnsi="Times New Roman" w:cs="Times New Roman"/>
          <w:sz w:val="24"/>
          <w:szCs w:val="24"/>
        </w:rPr>
        <w:t xml:space="preserve"> has been proven to perform well it has </w:t>
      </w:r>
      <w:r w:rsidR="00B200D5">
        <w:rPr>
          <w:rFonts w:ascii="Times New Roman" w:hAnsi="Times New Roman" w:cs="Times New Roman"/>
          <w:sz w:val="24"/>
          <w:szCs w:val="24"/>
        </w:rPr>
        <w:t>its</w:t>
      </w:r>
      <w:r>
        <w:rPr>
          <w:rFonts w:ascii="Times New Roman" w:hAnsi="Times New Roman" w:cs="Times New Roman"/>
          <w:sz w:val="24"/>
          <w:szCs w:val="24"/>
        </w:rPr>
        <w:t xml:space="preserve"> own limitations as well, hence according to the business requirement </w:t>
      </w:r>
      <w:r w:rsidR="00363C4E">
        <w:rPr>
          <w:rFonts w:ascii="Times New Roman" w:hAnsi="Times New Roman" w:cs="Times New Roman"/>
          <w:sz w:val="24"/>
          <w:szCs w:val="24"/>
        </w:rPr>
        <w:t xml:space="preserve">the recommendation techniques and algorithms should be chosen. </w:t>
      </w:r>
      <w:r w:rsidR="00B200D5">
        <w:rPr>
          <w:rFonts w:ascii="Times New Roman" w:hAnsi="Times New Roman" w:cs="Times New Roman"/>
          <w:sz w:val="24"/>
          <w:szCs w:val="24"/>
        </w:rPr>
        <w:t>Building</w:t>
      </w:r>
      <w:r w:rsidR="00363C4E">
        <w:rPr>
          <w:rFonts w:ascii="Times New Roman" w:hAnsi="Times New Roman" w:cs="Times New Roman"/>
          <w:sz w:val="24"/>
          <w:szCs w:val="24"/>
        </w:rPr>
        <w:t xml:space="preserve"> a proper recommendation system with an effective </w:t>
      </w:r>
      <w:r w:rsidR="00B200D5">
        <w:rPr>
          <w:rFonts w:ascii="Times New Roman" w:hAnsi="Times New Roman" w:cs="Times New Roman"/>
          <w:sz w:val="24"/>
          <w:szCs w:val="24"/>
        </w:rPr>
        <w:t>algorithm</w:t>
      </w:r>
      <w:r w:rsidR="00363C4E">
        <w:rPr>
          <w:rFonts w:ascii="Times New Roman" w:hAnsi="Times New Roman" w:cs="Times New Roman"/>
          <w:sz w:val="24"/>
          <w:szCs w:val="24"/>
        </w:rPr>
        <w:t xml:space="preserve"> based on the requirement would help to improve the sales of a business</w:t>
      </w:r>
      <w:r w:rsidR="00B200D5">
        <w:rPr>
          <w:rFonts w:ascii="Times New Roman" w:hAnsi="Times New Roman" w:cs="Times New Roman"/>
          <w:sz w:val="24"/>
          <w:szCs w:val="24"/>
        </w:rPr>
        <w:fldChar w:fldCharType="begin"/>
      </w:r>
      <w:r w:rsidR="00B200D5">
        <w:rPr>
          <w:rFonts w:ascii="Times New Roman" w:hAnsi="Times New Roman" w:cs="Times New Roman"/>
          <w:sz w:val="24"/>
          <w:szCs w:val="24"/>
        </w:rPr>
        <w:instrText xml:space="preserve"> ADDIN ZOTERO_ITEM CSL_CITATION {"citationID":"m5I3RSd0","properties":{"formattedCitation":"(Jannach and Jugovac, 2019)","plainCitation":"(Jannach and Jugovac, 2019)","noteIndex":0},"citationItems":[{"id":152,"uris":["http://zotero.org/groups/4809175/items/7W4L24QA"],"itemData":{"id":152,"type":"article-journal","abstract":"Recommender Systems are nowadays successfully used by all major web sites (from e-commerce to social media) to filter content and make suggestions in a personalized way. Academic research largely focuses on the value of recommenders for consumers, e.g., in terms of reduced information overload. To what extent and in which ways recommender systems create business value is, however, much less clear, and the literature on the topic is scattered. In this research commentary, we review existing publications on field tests of recommender systems and report which business-related performance measures were used in such real-world deployments. We summarize common challenges of measuring the business value in practice and critically discuss the value of algorithmic improvements and offline experiments as commonly done in academic environments. Overall, our review indicates that various open questions remain both regarding the realistic quantification of the business effects of recommenders and the performance assessment of recommendation algorithms in academia.","container-title":"ACM Transactions on Management Information Systems","DOI":"10.1145/3370082","ISSN":"2158-656X, 2158-6578","issue":"4","journalAbbreviation":"ACM Trans. Manage. Inf. Syst.","note":"arXiv:1908.08328 [cs]","page":"1-23","source":"arXiv.org","title":"Measuring the Business Value of Recommender Systems","volume":"10","author":[{"family":"Jannach","given":"Dietmar"},{"family":"Jugovac","given":"Michael"}],"issued":{"date-parts":[["2019",12,31]]}}}],"schema":"https://github.com/citation-style-language/schema/raw/master/csl-citation.json"} </w:instrText>
      </w:r>
      <w:r w:rsidR="00B200D5">
        <w:rPr>
          <w:rFonts w:ascii="Times New Roman" w:hAnsi="Times New Roman" w:cs="Times New Roman"/>
          <w:sz w:val="24"/>
          <w:szCs w:val="24"/>
        </w:rPr>
        <w:fldChar w:fldCharType="separate"/>
      </w:r>
      <w:r w:rsidR="00B200D5" w:rsidRPr="00B200D5">
        <w:rPr>
          <w:rFonts w:ascii="Times New Roman" w:hAnsi="Times New Roman" w:cs="Times New Roman"/>
          <w:sz w:val="24"/>
        </w:rPr>
        <w:t>(Jannach and Jugovac, 2019)</w:t>
      </w:r>
      <w:r w:rsidR="00B200D5">
        <w:rPr>
          <w:rFonts w:ascii="Times New Roman" w:hAnsi="Times New Roman" w:cs="Times New Roman"/>
          <w:sz w:val="24"/>
          <w:szCs w:val="24"/>
        </w:rPr>
        <w:fldChar w:fldCharType="end"/>
      </w:r>
      <w:r w:rsidR="00363C4E">
        <w:rPr>
          <w:rFonts w:ascii="Times New Roman" w:hAnsi="Times New Roman" w:cs="Times New Roman"/>
          <w:sz w:val="24"/>
          <w:szCs w:val="24"/>
        </w:rPr>
        <w:t>.</w:t>
      </w:r>
    </w:p>
    <w:p w14:paraId="1270AB7F" w14:textId="4BC65C0B" w:rsidR="008E0CAC" w:rsidRDefault="008E0CAC" w:rsidP="008E0CAC">
      <w:pPr>
        <w:pStyle w:val="Heading3"/>
        <w:rPr>
          <w:rFonts w:ascii="Times New Roman" w:hAnsi="Times New Roman" w:cs="Times New Roman"/>
        </w:rPr>
      </w:pPr>
      <w:r w:rsidRPr="008E0CAC">
        <w:rPr>
          <w:rFonts w:ascii="Times New Roman" w:hAnsi="Times New Roman" w:cs="Times New Roman"/>
        </w:rPr>
        <w:t>2.8.1 Recommendation system techniques</w:t>
      </w:r>
    </w:p>
    <w:tbl>
      <w:tblPr>
        <w:tblStyle w:val="TableGrid"/>
        <w:tblW w:w="0" w:type="auto"/>
        <w:tblLook w:val="04A0" w:firstRow="1" w:lastRow="0" w:firstColumn="1" w:lastColumn="0" w:noHBand="0" w:noVBand="1"/>
      </w:tblPr>
      <w:tblGrid>
        <w:gridCol w:w="1536"/>
        <w:gridCol w:w="7814"/>
      </w:tblGrid>
      <w:tr w:rsidR="008E0CAC" w14:paraId="51A46DF8" w14:textId="77777777" w:rsidTr="006668D5">
        <w:tc>
          <w:tcPr>
            <w:tcW w:w="1536" w:type="dxa"/>
          </w:tcPr>
          <w:p w14:paraId="1D32A95C" w14:textId="180FE90F" w:rsidR="008E0CAC" w:rsidRDefault="008E0CAC" w:rsidP="006668D5">
            <w:pPr>
              <w:spacing w:line="360" w:lineRule="auto"/>
              <w:rPr>
                <w:rFonts w:ascii="Times New Roman" w:hAnsi="Times New Roman" w:cs="Times New Roman"/>
                <w:sz w:val="24"/>
                <w:szCs w:val="24"/>
              </w:rPr>
            </w:pPr>
            <w:r>
              <w:rPr>
                <w:rFonts w:ascii="Times New Roman" w:hAnsi="Times New Roman" w:cs="Times New Roman"/>
                <w:sz w:val="24"/>
                <w:szCs w:val="24"/>
              </w:rPr>
              <w:t>Techniques</w:t>
            </w:r>
          </w:p>
        </w:tc>
        <w:tc>
          <w:tcPr>
            <w:tcW w:w="7814" w:type="dxa"/>
          </w:tcPr>
          <w:p w14:paraId="3B98027E" w14:textId="3B22FE2F" w:rsidR="008E0CAC" w:rsidRDefault="008E0CAC" w:rsidP="006668D5">
            <w:pPr>
              <w:spacing w:line="360" w:lineRule="auto"/>
              <w:rPr>
                <w:rFonts w:ascii="Times New Roman" w:hAnsi="Times New Roman" w:cs="Times New Roman"/>
                <w:sz w:val="24"/>
                <w:szCs w:val="24"/>
              </w:rPr>
            </w:pPr>
            <w:r>
              <w:rPr>
                <w:rFonts w:ascii="Times New Roman" w:hAnsi="Times New Roman" w:cs="Times New Roman"/>
                <w:sz w:val="24"/>
                <w:szCs w:val="24"/>
              </w:rPr>
              <w:t>Description</w:t>
            </w:r>
          </w:p>
        </w:tc>
      </w:tr>
      <w:tr w:rsidR="008E0CAC" w14:paraId="66453AFB" w14:textId="77777777" w:rsidTr="006668D5">
        <w:tc>
          <w:tcPr>
            <w:tcW w:w="1536" w:type="dxa"/>
          </w:tcPr>
          <w:p w14:paraId="2C1BA6E6" w14:textId="665ABDFB" w:rsidR="008E0CAC" w:rsidRDefault="008E0CAC" w:rsidP="006668D5">
            <w:pPr>
              <w:spacing w:line="360" w:lineRule="auto"/>
              <w:rPr>
                <w:rFonts w:ascii="Times New Roman" w:hAnsi="Times New Roman" w:cs="Times New Roman"/>
                <w:sz w:val="24"/>
                <w:szCs w:val="24"/>
              </w:rPr>
            </w:pPr>
            <w:r>
              <w:rPr>
                <w:rFonts w:ascii="Times New Roman" w:hAnsi="Times New Roman" w:cs="Times New Roman"/>
                <w:sz w:val="24"/>
                <w:szCs w:val="24"/>
              </w:rPr>
              <w:t>Content based filtering</w:t>
            </w:r>
          </w:p>
        </w:tc>
        <w:tc>
          <w:tcPr>
            <w:tcW w:w="7814" w:type="dxa"/>
          </w:tcPr>
          <w:p w14:paraId="776D13D2" w14:textId="77777777" w:rsidR="008E0CAC" w:rsidRDefault="00E00CDE" w:rsidP="006668D5">
            <w:pPr>
              <w:spacing w:line="360" w:lineRule="auto"/>
              <w:rPr>
                <w:rFonts w:ascii="Times New Roman" w:hAnsi="Times New Roman" w:cs="Times New Roman"/>
                <w:sz w:val="24"/>
                <w:szCs w:val="24"/>
              </w:rPr>
            </w:pPr>
            <w:r>
              <w:rPr>
                <w:rFonts w:ascii="Times New Roman" w:hAnsi="Times New Roman" w:cs="Times New Roman"/>
                <w:sz w:val="24"/>
                <w:szCs w:val="24"/>
              </w:rPr>
              <w:t xml:space="preserve">Content based filtering algorithm is an Information retrieval Techn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znox0np","properties":{"formattedCitation":"(Wu, 2022)","plainCitation":"(Wu, 2022)","noteIndex":0},"citationItems":[{"id":156,"uris":["http://zotero.org/groups/4809175/items/YHZFQLJ4"],"itemData":{"id":156,"type":"article-journal","abstract":"With the rapid development of Internet technology nowadays, how to quickly obtain the effective information needed by users has become the key point of the scientific and technological academia. Therefore, various kinds of recommendation algorithms have been invented. Based on the previous research, this paper introduces the most famous and widely used recommendation algorithms among many recommendation systems, which are collaborative filtering and contentbased filtering. In this paper, the core ideas and operation principles of the two algorithms are introduced in detail. In addition, by describing the steps of these two algorithms gradually and analyzing their processes step by step, we can accurately analyze and summarize their advantages and disadvantages respectively. And on this basis, the respective areas which they are good at are mentioned. Moreover, this paper points out the shortcomings and limitations that still exist at present, and the direction for further improvement in the future. Finally, at the end of the paper, there are some overall comparation and summation about the two algorithms. And the hot research points of them in the future are discussed.","container-title":"Highlights in Science, Engineering and Technology","DOI":"10.54097/hset.v16i.2627","ISSN":"2791-0210","journalAbbreviation":"HSET","language":"en","page":"480-489","source":"DOI.org (Crossref)","title":"Comparison Between Collaborative Filtering and Content-Based Filtering","volume":"16","author":[{"family":"Wu","given":"Xinyi"}],"issued":{"date-parts":[["2022",11,10]]}}}],"schema":"https://github.com/citation-style-language/schema/raw/master/csl-citation.json"} </w:instrText>
            </w:r>
            <w:r>
              <w:rPr>
                <w:rFonts w:ascii="Times New Roman" w:hAnsi="Times New Roman" w:cs="Times New Roman"/>
                <w:sz w:val="24"/>
                <w:szCs w:val="24"/>
              </w:rPr>
              <w:fldChar w:fldCharType="separate"/>
            </w:r>
            <w:r w:rsidRPr="00E00CDE">
              <w:rPr>
                <w:rFonts w:ascii="Times New Roman" w:hAnsi="Times New Roman" w:cs="Times New Roman"/>
                <w:sz w:val="24"/>
              </w:rPr>
              <w:t>(Wu, 2022)</w:t>
            </w:r>
            <w:r>
              <w:rPr>
                <w:rFonts w:ascii="Times New Roman" w:hAnsi="Times New Roman" w:cs="Times New Roman"/>
                <w:sz w:val="24"/>
                <w:szCs w:val="24"/>
              </w:rPr>
              <w:fldChar w:fldCharType="end"/>
            </w:r>
            <w:r>
              <w:rPr>
                <w:rFonts w:ascii="Times New Roman" w:hAnsi="Times New Roman" w:cs="Times New Roman"/>
                <w:sz w:val="24"/>
                <w:szCs w:val="24"/>
              </w:rPr>
              <w:t>, which recommends or extract information based on the passed or newly added items that matches the users operation behavior.</w:t>
            </w:r>
          </w:p>
          <w:p w14:paraId="0A275487" w14:textId="77777777" w:rsidR="0036413B" w:rsidRDefault="0036413B" w:rsidP="006668D5">
            <w:pPr>
              <w:spacing w:line="360" w:lineRule="auto"/>
              <w:rPr>
                <w:rFonts w:ascii="Times New Roman" w:hAnsi="Times New Roman" w:cs="Times New Roman"/>
                <w:sz w:val="24"/>
                <w:szCs w:val="24"/>
              </w:rPr>
            </w:pPr>
          </w:p>
          <w:p w14:paraId="07D743EA" w14:textId="684E745F" w:rsidR="0036413B" w:rsidRDefault="0036413B" w:rsidP="006668D5">
            <w:pPr>
              <w:spacing w:line="360" w:lineRule="auto"/>
              <w:rPr>
                <w:rFonts w:ascii="Times New Roman" w:hAnsi="Times New Roman" w:cs="Times New Roman"/>
                <w:sz w:val="24"/>
                <w:szCs w:val="24"/>
              </w:rPr>
            </w:pPr>
            <w:r>
              <w:rPr>
                <w:rFonts w:ascii="Times New Roman" w:hAnsi="Times New Roman" w:cs="Times New Roman"/>
                <w:sz w:val="24"/>
                <w:szCs w:val="24"/>
              </w:rPr>
              <w:t>Steps to do content-based filtering:</w:t>
            </w:r>
          </w:p>
          <w:p w14:paraId="05D0385A" w14:textId="586162E9" w:rsidR="0036413B" w:rsidRDefault="0036413B" w:rsidP="006668D5">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Extract the information from the people of events that have taken place.</w:t>
            </w:r>
          </w:p>
          <w:p w14:paraId="250C153C" w14:textId="3AC09898" w:rsidR="0036413B" w:rsidRDefault="0036413B" w:rsidP="006668D5">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Should transform the feature sets into feature vectors.</w:t>
            </w:r>
          </w:p>
          <w:p w14:paraId="1C1C3626" w14:textId="75E45464" w:rsidR="0036413B" w:rsidRPr="0036413B" w:rsidRDefault="0036413B" w:rsidP="006668D5">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Use the vector space and then make comparison with Cosine Similarity.</w:t>
            </w:r>
          </w:p>
          <w:p w14:paraId="3BDE9D4C" w14:textId="7F469EE4" w:rsidR="0036413B" w:rsidRDefault="0036413B" w:rsidP="006668D5">
            <w:pPr>
              <w:spacing w:line="360" w:lineRule="auto"/>
              <w:rPr>
                <w:rFonts w:ascii="Times New Roman" w:hAnsi="Times New Roman" w:cs="Times New Roman"/>
                <w:sz w:val="24"/>
                <w:szCs w:val="24"/>
              </w:rPr>
            </w:pPr>
          </w:p>
        </w:tc>
      </w:tr>
      <w:tr w:rsidR="008E0CAC" w14:paraId="70BE84D2" w14:textId="77777777" w:rsidTr="006668D5">
        <w:tc>
          <w:tcPr>
            <w:tcW w:w="1536" w:type="dxa"/>
          </w:tcPr>
          <w:p w14:paraId="08F4AF3D" w14:textId="79CCC1C3" w:rsidR="008E0CAC" w:rsidRDefault="008E0CAC" w:rsidP="006668D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Collaborative filtering</w:t>
            </w:r>
          </w:p>
        </w:tc>
        <w:tc>
          <w:tcPr>
            <w:tcW w:w="7814" w:type="dxa"/>
          </w:tcPr>
          <w:p w14:paraId="70796835" w14:textId="5FECD799" w:rsidR="008E0CAC" w:rsidRDefault="00793704" w:rsidP="006668D5">
            <w:pPr>
              <w:spacing w:line="360" w:lineRule="auto"/>
              <w:rPr>
                <w:rFonts w:ascii="Times New Roman" w:hAnsi="Times New Roman" w:cs="Times New Roman"/>
                <w:sz w:val="24"/>
                <w:szCs w:val="24"/>
              </w:rPr>
            </w:pPr>
            <w:r>
              <w:rPr>
                <w:rFonts w:ascii="Times New Roman" w:hAnsi="Times New Roman" w:cs="Times New Roman"/>
                <w:sz w:val="24"/>
                <w:szCs w:val="24"/>
              </w:rPr>
              <w:t>Collaborative filtering can be divided into 3 different categories.</w:t>
            </w:r>
          </w:p>
          <w:p w14:paraId="66F02A1C" w14:textId="3CD4744E" w:rsidR="00793704" w:rsidRDefault="00793704" w:rsidP="006668D5">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User based collaborative filtering– This algorithm uses user information which will get the user with many similarities from the organization to that makes mutual recommendation between each other.</w:t>
            </w:r>
          </w:p>
          <w:p w14:paraId="7CCCFD77" w14:textId="7E50F584" w:rsidR="00793704" w:rsidRDefault="00793704" w:rsidP="006668D5">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 xml:space="preserve">Item-based filtering </w:t>
            </w:r>
            <w:r w:rsidR="00420974">
              <w:rPr>
                <w:rFonts w:ascii="Times New Roman" w:hAnsi="Times New Roman" w:cs="Times New Roman"/>
                <w:sz w:val="24"/>
                <w:szCs w:val="24"/>
              </w:rPr>
              <w:t>– This type of algorithm could be used when the number of items is less compared to the number of users in the system, this would recommend items like the target product that the user has selected.</w:t>
            </w:r>
          </w:p>
          <w:p w14:paraId="64E26D16" w14:textId="77777777" w:rsidR="00420974" w:rsidRDefault="00420974" w:rsidP="006668D5">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Model based collaborative filtering – This approach is based on the user’s behavior and their preference information.</w:t>
            </w:r>
          </w:p>
          <w:p w14:paraId="3F48ED64" w14:textId="6655EBC2" w:rsidR="00420974" w:rsidRDefault="00420974" w:rsidP="006668D5">
            <w:pPr>
              <w:spacing w:line="360" w:lineRule="auto"/>
              <w:ind w:left="360"/>
              <w:rPr>
                <w:rFonts w:ascii="Times New Roman" w:hAnsi="Times New Roman" w:cs="Times New Roman"/>
                <w:sz w:val="24"/>
                <w:szCs w:val="24"/>
              </w:rPr>
            </w:pPr>
            <w:r>
              <w:rPr>
                <w:rFonts w:ascii="Times New Roman" w:hAnsi="Times New Roman" w:cs="Times New Roman"/>
                <w:sz w:val="24"/>
                <w:szCs w:val="24"/>
              </w:rPr>
              <w:t>Please check diagram for more clarification about User based and Item based filtering. (PUT IN THE APPENDIX)</w:t>
            </w:r>
          </w:p>
          <w:p w14:paraId="34CD7A96" w14:textId="6C42879F" w:rsidR="00420974" w:rsidRPr="00420974" w:rsidRDefault="00420974" w:rsidP="006668D5">
            <w:pPr>
              <w:spacing w:line="360" w:lineRule="auto"/>
              <w:ind w:left="360"/>
              <w:rPr>
                <w:rFonts w:ascii="Times New Roman" w:hAnsi="Times New Roman" w:cs="Times New Roman"/>
                <w:sz w:val="24"/>
                <w:szCs w:val="24"/>
              </w:rPr>
            </w:pPr>
            <w:r>
              <w:rPr>
                <w:noProof/>
              </w:rPr>
              <w:drawing>
                <wp:anchor distT="0" distB="0" distL="114300" distR="114300" simplePos="0" relativeHeight="251658240" behindDoc="1" locked="0" layoutInCell="1" allowOverlap="1" wp14:anchorId="39396773" wp14:editId="44E2A607">
                  <wp:simplePos x="0" y="0"/>
                  <wp:positionH relativeFrom="column">
                    <wp:posOffset>48895</wp:posOffset>
                  </wp:positionH>
                  <wp:positionV relativeFrom="paragraph">
                    <wp:posOffset>62230</wp:posOffset>
                  </wp:positionV>
                  <wp:extent cx="4348566" cy="1973580"/>
                  <wp:effectExtent l="0" t="0" r="0" b="7620"/>
                  <wp:wrapTight wrapText="bothSides">
                    <wp:wrapPolygon edited="0">
                      <wp:start x="0" y="0"/>
                      <wp:lineTo x="0" y="21475"/>
                      <wp:lineTo x="21480" y="21475"/>
                      <wp:lineTo x="21480" y="0"/>
                      <wp:lineTo x="0" y="0"/>
                    </wp:wrapPolygon>
                  </wp:wrapTight>
                  <wp:docPr id="328416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416945" name=""/>
                          <pic:cNvPicPr/>
                        </pic:nvPicPr>
                        <pic:blipFill>
                          <a:blip r:embed="rId7">
                            <a:extLst>
                              <a:ext uri="{28A0092B-C50C-407E-A947-70E740481C1C}">
                                <a14:useLocalDpi xmlns:a14="http://schemas.microsoft.com/office/drawing/2010/main" val="0"/>
                              </a:ext>
                            </a:extLst>
                          </a:blip>
                          <a:stretch>
                            <a:fillRect/>
                          </a:stretch>
                        </pic:blipFill>
                        <pic:spPr>
                          <a:xfrm>
                            <a:off x="0" y="0"/>
                            <a:ext cx="4348566" cy="1973580"/>
                          </a:xfrm>
                          <a:prstGeom prst="rect">
                            <a:avLst/>
                          </a:prstGeom>
                        </pic:spPr>
                      </pic:pic>
                    </a:graphicData>
                  </a:graphic>
                  <wp14:sizeRelH relativeFrom="page">
                    <wp14:pctWidth>0</wp14:pctWidth>
                  </wp14:sizeRelH>
                  <wp14:sizeRelV relativeFrom="page">
                    <wp14:pctHeight>0</wp14:pctHeight>
                  </wp14:sizeRelV>
                </wp:anchor>
              </w:drawing>
            </w:r>
          </w:p>
          <w:p w14:paraId="2DF37AE6" w14:textId="4F59D8E5" w:rsidR="00420974" w:rsidRPr="00420974" w:rsidRDefault="004850EB" w:rsidP="006668D5">
            <w:pPr>
              <w:spacing w:line="360" w:lineRule="auto"/>
              <w:ind w:left="360"/>
              <w:rPr>
                <w:rFonts w:ascii="Times New Roman" w:hAnsi="Times New Roman" w:cs="Times New Roman"/>
                <w:sz w:val="24"/>
                <w:szCs w:val="24"/>
              </w:rPr>
            </w:pPr>
            <w:r>
              <w:rPr>
                <w:noProof/>
              </w:rPr>
              <mc:AlternateContent>
                <mc:Choice Requires="wps">
                  <w:drawing>
                    <wp:anchor distT="0" distB="0" distL="114300" distR="114300" simplePos="0" relativeHeight="251660288" behindDoc="1" locked="0" layoutInCell="1" allowOverlap="1" wp14:anchorId="3CA914E5" wp14:editId="58D185AB">
                      <wp:simplePos x="0" y="0"/>
                      <wp:positionH relativeFrom="column">
                        <wp:posOffset>56515</wp:posOffset>
                      </wp:positionH>
                      <wp:positionV relativeFrom="paragraph">
                        <wp:posOffset>1925320</wp:posOffset>
                      </wp:positionV>
                      <wp:extent cx="4348480" cy="635"/>
                      <wp:effectExtent l="0" t="0" r="0" b="0"/>
                      <wp:wrapTight wrapText="bothSides">
                        <wp:wrapPolygon edited="0">
                          <wp:start x="0" y="0"/>
                          <wp:lineTo x="0" y="20057"/>
                          <wp:lineTo x="21480" y="20057"/>
                          <wp:lineTo x="21480" y="0"/>
                          <wp:lineTo x="0" y="0"/>
                        </wp:wrapPolygon>
                      </wp:wrapTight>
                      <wp:docPr id="1808916897" name="Text Box 1"/>
                      <wp:cNvGraphicFramePr/>
                      <a:graphic xmlns:a="http://schemas.openxmlformats.org/drawingml/2006/main">
                        <a:graphicData uri="http://schemas.microsoft.com/office/word/2010/wordprocessingShape">
                          <wps:wsp>
                            <wps:cNvSpPr txBox="1"/>
                            <wps:spPr>
                              <a:xfrm>
                                <a:off x="0" y="0"/>
                                <a:ext cx="4348480" cy="635"/>
                              </a:xfrm>
                              <a:prstGeom prst="rect">
                                <a:avLst/>
                              </a:prstGeom>
                              <a:solidFill>
                                <a:prstClr val="white"/>
                              </a:solidFill>
                              <a:ln>
                                <a:noFill/>
                              </a:ln>
                            </wps:spPr>
                            <wps:txbx>
                              <w:txbxContent>
                                <w:p w14:paraId="3FBA922B" w14:textId="5CBFA4AE" w:rsidR="004850EB" w:rsidRPr="006D5B2D" w:rsidRDefault="004850EB" w:rsidP="004850EB">
                                  <w:pPr>
                                    <w:pStyle w:val="Caption"/>
                                    <w:rPr>
                                      <w:noProof/>
                                    </w:rPr>
                                  </w:pPr>
                                  <w:r>
                                    <w:t xml:space="preserve">Figure </w:t>
                                  </w:r>
                                  <w:fldSimple w:instr=" SEQ Figure \* ARABIC ">
                                    <w:r>
                                      <w:rPr>
                                        <w:noProof/>
                                      </w:rPr>
                                      <w:t>1</w:t>
                                    </w:r>
                                  </w:fldSimple>
                                  <w:r>
                                    <w:t xml:space="preserve"> User and Item based filtering </w:t>
                                  </w:r>
                                  <w:r w:rsidRPr="004850EB">
                                    <w:t>(Wu,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CA914E5" id="_x0000_t202" coordsize="21600,21600" o:spt="202" path="m,l,21600r21600,l21600,xe">
                      <v:stroke joinstyle="miter"/>
                      <v:path gradientshapeok="t" o:connecttype="rect"/>
                    </v:shapetype>
                    <v:shape id="Text Box 1" o:spid="_x0000_s1026" type="#_x0000_t202" style="position:absolute;left:0;text-align:left;margin-left:4.45pt;margin-top:151.6pt;width:342.4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" stroked="f">
                      <v:textbox style="mso-fit-shape-to-text:t" inset="0,0,0,0">
                        <w:txbxContent>
                          <w:p w14:paraId="3FBA922B" w14:textId="5CBFA4AE" w:rsidR="004850EB" w:rsidRPr="006D5B2D" w:rsidRDefault="004850EB" w:rsidP="004850EB">
                            <w:pPr>
                              <w:pStyle w:val="Caption"/>
                              <w:rPr>
                                <w:noProof/>
                              </w:rPr>
                            </w:pPr>
                            <w:r>
                              <w:t xml:space="preserve">Figure </w:t>
                            </w:r>
                            <w:fldSimple w:instr=" SEQ Figure \* ARABIC ">
                              <w:r>
                                <w:rPr>
                                  <w:noProof/>
                                </w:rPr>
                                <w:t>1</w:t>
                              </w:r>
                            </w:fldSimple>
                            <w:r>
                              <w:t xml:space="preserve"> User and Item based filtering </w:t>
                            </w:r>
                            <w:r w:rsidRPr="004850EB">
                              <w:t>(Wu, 2022)</w:t>
                            </w:r>
                          </w:p>
                        </w:txbxContent>
                      </v:textbox>
                      <w10:wrap type="tight"/>
                    </v:shape>
                  </w:pict>
                </mc:Fallback>
              </mc:AlternateContent>
            </w:r>
          </w:p>
        </w:tc>
      </w:tr>
      <w:tr w:rsidR="008E0CAC" w14:paraId="20324196" w14:textId="77777777" w:rsidTr="006668D5">
        <w:tc>
          <w:tcPr>
            <w:tcW w:w="1536" w:type="dxa"/>
          </w:tcPr>
          <w:p w14:paraId="57FA6021" w14:textId="3E966807" w:rsidR="008E0CAC" w:rsidRDefault="00E00CDE" w:rsidP="006668D5">
            <w:pPr>
              <w:spacing w:line="360" w:lineRule="auto"/>
              <w:rPr>
                <w:rFonts w:ascii="Times New Roman" w:hAnsi="Times New Roman" w:cs="Times New Roman"/>
                <w:sz w:val="24"/>
                <w:szCs w:val="24"/>
              </w:rPr>
            </w:pPr>
            <w:r>
              <w:rPr>
                <w:rFonts w:ascii="Times New Roman" w:hAnsi="Times New Roman" w:cs="Times New Roman"/>
                <w:sz w:val="24"/>
                <w:szCs w:val="24"/>
              </w:rPr>
              <w:t>Knowledge based filtering</w:t>
            </w:r>
          </w:p>
        </w:tc>
        <w:tc>
          <w:tcPr>
            <w:tcW w:w="7814" w:type="dxa"/>
          </w:tcPr>
          <w:p w14:paraId="3B46A4EF" w14:textId="3F1D66AC" w:rsidR="008E0CAC" w:rsidRDefault="004850EB" w:rsidP="006668D5">
            <w:pPr>
              <w:spacing w:line="360" w:lineRule="auto"/>
              <w:rPr>
                <w:rFonts w:ascii="Times New Roman" w:hAnsi="Times New Roman" w:cs="Times New Roman"/>
                <w:sz w:val="24"/>
                <w:szCs w:val="24"/>
              </w:rPr>
            </w:pPr>
            <w:r>
              <w:rPr>
                <w:rFonts w:ascii="Times New Roman" w:hAnsi="Times New Roman" w:cs="Times New Roman"/>
                <w:sz w:val="24"/>
                <w:szCs w:val="24"/>
              </w:rPr>
              <w:t xml:space="preserve">Knowledge based recommendation will be using the knowledge about the users as well as the product that the user is interest in, as a result the </w:t>
            </w:r>
            <w:r w:rsidR="00380AD2">
              <w:rPr>
                <w:rFonts w:ascii="Times New Roman" w:hAnsi="Times New Roman" w:cs="Times New Roman"/>
                <w:sz w:val="24"/>
                <w:szCs w:val="24"/>
              </w:rPr>
              <w:t xml:space="preserve">product that is recommended will be based on the </w:t>
            </w:r>
            <w:r w:rsidR="00E95795">
              <w:rPr>
                <w:rFonts w:ascii="Times New Roman" w:hAnsi="Times New Roman" w:cs="Times New Roman"/>
                <w:sz w:val="24"/>
                <w:szCs w:val="24"/>
              </w:rPr>
              <w:t>user’s</w:t>
            </w:r>
            <w:r w:rsidR="00380AD2">
              <w:rPr>
                <w:rFonts w:ascii="Times New Roman" w:hAnsi="Times New Roman" w:cs="Times New Roman"/>
                <w:sz w:val="24"/>
                <w:szCs w:val="24"/>
              </w:rPr>
              <w:t xml:space="preserve"> requirement</w:t>
            </w:r>
            <w:r w:rsidR="00E95795">
              <w:rPr>
                <w:rFonts w:ascii="Times New Roman" w:hAnsi="Times New Roman" w:cs="Times New Roman"/>
                <w:sz w:val="24"/>
                <w:szCs w:val="24"/>
              </w:rPr>
              <w:t xml:space="preserve"> </w:t>
            </w:r>
            <w:r w:rsidR="00E95795">
              <w:rPr>
                <w:rFonts w:ascii="Times New Roman" w:hAnsi="Times New Roman" w:cs="Times New Roman"/>
                <w:sz w:val="24"/>
                <w:szCs w:val="24"/>
              </w:rPr>
              <w:fldChar w:fldCharType="begin"/>
            </w:r>
            <w:r w:rsidR="00E95795">
              <w:rPr>
                <w:rFonts w:ascii="Times New Roman" w:hAnsi="Times New Roman" w:cs="Times New Roman"/>
                <w:sz w:val="24"/>
                <w:szCs w:val="24"/>
              </w:rPr>
              <w:instrText xml:space="preserve"> ADDIN ZOTERO_ITEM CSL_CITATION {"citationID":"HB7Qpr2F","properties":{"formattedCitation":"(Burke, 2000)","plainCitation":"(Burke, 2000)","noteIndex":0},"citationItems":[{"id":161,"uris":["http://zotero.org/groups/4809175/items/7BRLPY87"],"itemData":{"id":161,"type":"article-journal","abstract":"Introduction Recommender systems provide advice to users about items they might wish to purchase or examine. Recommendations made by such systems can help users navigate through large information spaces of product descriptions, news articles or other items. As on-line information and e-commerce burgeon, recommender systems are an increasingly important tool. A recent survey of recommender systems is found in (Maes, Guttman &amp; Moukas, 1999). See also (Goldberg et al. 1992), (Resnick, et al. 1994), and (Resnick &amp; Varian, 1997) and accompanying articles. The most well known type of recommender system is the collaborative- or socialfiltering type. These systems aggregate data about customers' purchasing habits or preferences, and make recommendations to other users based on similarity in overall purchasing patterns. For example, in the Ringo music recommender system (Shardanand &amp; Maes, 1995), users express their musical preferences by rating various artists and albums, and get sug","container-title":"Encyclopedia of library and information systems","journalAbbreviation":"Encyclopedia of library and information systems","source":"ResearchGate","title":"Knowledge-Based Recommender Systems","volume":"69","author":[{"family":"Burke","given":"Robin"}],"issued":{"date-parts":[["2000",5,4]]}}}],"schema":"https://github.com/citation-style-language/schema/raw/master/csl-citation.json"} </w:instrText>
            </w:r>
            <w:r w:rsidR="00E95795">
              <w:rPr>
                <w:rFonts w:ascii="Times New Roman" w:hAnsi="Times New Roman" w:cs="Times New Roman"/>
                <w:sz w:val="24"/>
                <w:szCs w:val="24"/>
              </w:rPr>
              <w:fldChar w:fldCharType="separate"/>
            </w:r>
            <w:r w:rsidR="00E95795" w:rsidRPr="00E95795">
              <w:rPr>
                <w:rFonts w:ascii="Times New Roman" w:hAnsi="Times New Roman" w:cs="Times New Roman"/>
                <w:sz w:val="24"/>
              </w:rPr>
              <w:t>(Burke, 2000)</w:t>
            </w:r>
            <w:r w:rsidR="00E95795">
              <w:rPr>
                <w:rFonts w:ascii="Times New Roman" w:hAnsi="Times New Roman" w:cs="Times New Roman"/>
                <w:sz w:val="24"/>
                <w:szCs w:val="24"/>
              </w:rPr>
              <w:fldChar w:fldCharType="end"/>
            </w:r>
            <w:r w:rsidR="00380AD2">
              <w:rPr>
                <w:rFonts w:ascii="Times New Roman" w:hAnsi="Times New Roman" w:cs="Times New Roman"/>
                <w:sz w:val="24"/>
                <w:szCs w:val="24"/>
              </w:rPr>
              <w:t>.</w:t>
            </w:r>
          </w:p>
        </w:tc>
      </w:tr>
      <w:tr w:rsidR="008E0CAC" w14:paraId="56DB7CD4" w14:textId="77777777" w:rsidTr="006668D5">
        <w:tc>
          <w:tcPr>
            <w:tcW w:w="1536" w:type="dxa"/>
          </w:tcPr>
          <w:p w14:paraId="430AEC63" w14:textId="63F4D0D9" w:rsidR="008E0CAC" w:rsidRDefault="00E00CDE" w:rsidP="006668D5">
            <w:pPr>
              <w:spacing w:line="360" w:lineRule="auto"/>
              <w:rPr>
                <w:rFonts w:ascii="Times New Roman" w:hAnsi="Times New Roman" w:cs="Times New Roman"/>
                <w:sz w:val="24"/>
                <w:szCs w:val="24"/>
              </w:rPr>
            </w:pPr>
            <w:r>
              <w:rPr>
                <w:rFonts w:ascii="Times New Roman" w:hAnsi="Times New Roman" w:cs="Times New Roman"/>
                <w:sz w:val="24"/>
                <w:szCs w:val="24"/>
              </w:rPr>
              <w:t>Hybrid recommender system</w:t>
            </w:r>
          </w:p>
        </w:tc>
        <w:tc>
          <w:tcPr>
            <w:tcW w:w="7814" w:type="dxa"/>
          </w:tcPr>
          <w:p w14:paraId="151B6417" w14:textId="3212F458" w:rsidR="008E0CAC" w:rsidRDefault="006668D5" w:rsidP="006668D5">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type of recommendation system is a combination of two recommendation model, or it could be different kind of machine learning algorithm that is combined with one of the recommendation </w:t>
            </w:r>
            <w:r w:rsidR="0084488A">
              <w:rPr>
                <w:rFonts w:ascii="Times New Roman" w:hAnsi="Times New Roman" w:cs="Times New Roman"/>
                <w:sz w:val="24"/>
                <w:szCs w:val="24"/>
              </w:rPr>
              <w:t>techniques</w:t>
            </w:r>
            <w:r>
              <w:rPr>
                <w:rFonts w:ascii="Times New Roman" w:hAnsi="Times New Roman" w:cs="Times New Roman"/>
                <w:sz w:val="24"/>
                <w:szCs w:val="24"/>
              </w:rPr>
              <w:t>.</w:t>
            </w:r>
          </w:p>
        </w:tc>
      </w:tr>
    </w:tbl>
    <w:p w14:paraId="77DB097D" w14:textId="77777777" w:rsidR="008E0CAC" w:rsidRPr="008E0CAC" w:rsidRDefault="008E0CAC" w:rsidP="008E0CAC">
      <w:pPr>
        <w:rPr>
          <w:rFonts w:ascii="Times New Roman" w:hAnsi="Times New Roman" w:cs="Times New Roman"/>
          <w:sz w:val="24"/>
          <w:szCs w:val="24"/>
        </w:rPr>
      </w:pPr>
    </w:p>
    <w:p w14:paraId="06E71B1B" w14:textId="77777777" w:rsidR="00DF1594" w:rsidRPr="00DF1594" w:rsidRDefault="00DF1594" w:rsidP="00DF1594"/>
    <w:p w14:paraId="645DF03A" w14:textId="77777777" w:rsidR="003C37C4" w:rsidRPr="007457F7" w:rsidRDefault="003C37C4" w:rsidP="003C37C4">
      <w:pPr>
        <w:spacing w:line="360" w:lineRule="auto"/>
        <w:rPr>
          <w:rFonts w:ascii="Times New Roman" w:hAnsi="Times New Roman" w:cs="Times New Roman"/>
          <w:sz w:val="24"/>
          <w:szCs w:val="24"/>
        </w:rPr>
      </w:pPr>
    </w:p>
    <w:p w14:paraId="594B95AF" w14:textId="5EA6B42C" w:rsidR="006668D5" w:rsidRDefault="006668D5" w:rsidP="006668D5">
      <w:pPr>
        <w:pStyle w:val="Heading3"/>
        <w:rPr>
          <w:rFonts w:ascii="Times New Roman" w:hAnsi="Times New Roman" w:cs="Times New Roman"/>
        </w:rPr>
      </w:pPr>
      <w:r w:rsidRPr="008E0CAC">
        <w:rPr>
          <w:rFonts w:ascii="Times New Roman" w:hAnsi="Times New Roman" w:cs="Times New Roman"/>
        </w:rPr>
        <w:lastRenderedPageBreak/>
        <w:t>2.8.</w:t>
      </w:r>
      <w:r>
        <w:rPr>
          <w:rFonts w:ascii="Times New Roman" w:hAnsi="Times New Roman" w:cs="Times New Roman"/>
        </w:rPr>
        <w:t>2</w:t>
      </w:r>
      <w:r w:rsidRPr="008E0CAC">
        <w:rPr>
          <w:rFonts w:ascii="Times New Roman" w:hAnsi="Times New Roman" w:cs="Times New Roman"/>
        </w:rPr>
        <w:t xml:space="preserve"> </w:t>
      </w:r>
      <w:r>
        <w:rPr>
          <w:rFonts w:ascii="Times New Roman" w:hAnsi="Times New Roman" w:cs="Times New Roman"/>
        </w:rPr>
        <w:t>Machine Learning algorithm for recommender systems</w:t>
      </w:r>
    </w:p>
    <w:tbl>
      <w:tblPr>
        <w:tblStyle w:val="TableGrid"/>
        <w:tblW w:w="0" w:type="auto"/>
        <w:tblLook w:val="04A0" w:firstRow="1" w:lastRow="0" w:firstColumn="1" w:lastColumn="0" w:noHBand="0" w:noVBand="1"/>
      </w:tblPr>
      <w:tblGrid>
        <w:gridCol w:w="1150"/>
        <w:gridCol w:w="8200"/>
      </w:tblGrid>
      <w:tr w:rsidR="0084488A" w14:paraId="3F003A59" w14:textId="77777777" w:rsidTr="0084488A">
        <w:tc>
          <w:tcPr>
            <w:tcW w:w="805" w:type="dxa"/>
          </w:tcPr>
          <w:p w14:paraId="57770A6A" w14:textId="4E31BC28" w:rsidR="0084488A" w:rsidRPr="00F24799" w:rsidRDefault="0084488A"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t>Models</w:t>
            </w:r>
          </w:p>
        </w:tc>
        <w:tc>
          <w:tcPr>
            <w:tcW w:w="8545" w:type="dxa"/>
          </w:tcPr>
          <w:p w14:paraId="0CD769BD" w14:textId="777DF554" w:rsidR="0084488A" w:rsidRPr="00F24799" w:rsidRDefault="0084488A"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t>Description</w:t>
            </w:r>
          </w:p>
        </w:tc>
      </w:tr>
      <w:tr w:rsidR="0084488A" w14:paraId="023E0473" w14:textId="77777777" w:rsidTr="0084488A">
        <w:tc>
          <w:tcPr>
            <w:tcW w:w="805" w:type="dxa"/>
          </w:tcPr>
          <w:p w14:paraId="06CB3523" w14:textId="4DF3392F" w:rsidR="0084488A" w:rsidRPr="00F24799" w:rsidRDefault="0084488A"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t>Random Forest Classifier</w:t>
            </w:r>
          </w:p>
        </w:tc>
        <w:tc>
          <w:tcPr>
            <w:tcW w:w="8545" w:type="dxa"/>
          </w:tcPr>
          <w:p w14:paraId="3CC23A29" w14:textId="29C1704A" w:rsidR="0084488A" w:rsidRPr="00F24799" w:rsidRDefault="00C94D73"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t xml:space="preserve">The Random Forest algorithm is a supervised learning system that uses decision trees as its foundation. To arrive at a final forecast, it builds several decision trees throughout training. The algorithm grows each decision tree using a random subset of the available features and data samples. This randomness enhances the algorithm's capacity for generalization and guards against overfitting </w:t>
            </w:r>
            <w:r w:rsidRPr="00F24799">
              <w:rPr>
                <w:rFonts w:ascii="Times New Roman" w:hAnsi="Times New Roman" w:cs="Times New Roman"/>
                <w:sz w:val="24"/>
                <w:szCs w:val="24"/>
              </w:rPr>
              <w:fldChar w:fldCharType="begin"/>
            </w:r>
            <w:r w:rsidRPr="00F24799">
              <w:rPr>
                <w:rFonts w:ascii="Times New Roman" w:hAnsi="Times New Roman" w:cs="Times New Roman"/>
                <w:sz w:val="24"/>
                <w:szCs w:val="24"/>
              </w:rPr>
              <w:instrText xml:space="preserve"> ADDIN ZOTERO_ITEM CSL_CITATION {"citationID":"sOvib2v2","properties":{"formattedCitation":"(Shingade, Mudhalwadkar and Masal, 2022)","plainCitation":"(Shingade, Mudhalwadkar and Masal, 2022)","noteIndex":0},"citationItems":[{"id":164,"uris":["http://zotero.org/groups/4809175/items/KSTR6C92"],"itemData":{"id":164,"type":"paper-conference","abstract":"Crop recommendation system is of due importance to the farmers as well as to the country as it reflects the economic growth of the country . Random forest machine learning classifier proposed and implemented for crop recommendation using visual studio code environment with Python . This model will accept the parameters and based on previous data and current data this will suggest best suitable crop to be cultivated. A data analytics approach with machine learning technology significantly improves the prediction of sustainable crop for the specific year of time, this allows the user to see the exact prediction of crop for the further cultivation. The dataset with sample data of 31 crops each with four attributes such as temperature, humidity, rainfall and soil potential of hydrogen (pH) considered. The random forest (RF) classifier tested to predict the suitable crop and provided 95% accuracy, 95.06 % Precision, 94.90 % recall and F1 score 94.8 % .","container-title":"2022 International Conference on Edge Computing and Applications (ICECAA)","DOI":"10.1109/ICECAA55415.2022.9936120","event-title":"2022 International Conference on Edge Computing and Applications (ICECAA)","page":"1385-1390","source":"IEEE Xplore","title":"Random Forest Machine Learning Classifier for Seed Recommendation","author":[{"family":"Shingade","given":"Sachin Dattatraya"},{"family":"Mudhalwadkar","given":"Rohini Prashant"},{"family":"Masal","given":"Komal Mahadeo"}],"issued":{"date-parts":[["2022",10]]}}}],"schema":"https://github.com/citation-style-language/schema/raw/master/csl-citation.json"} </w:instrText>
            </w:r>
            <w:r w:rsidRPr="00F24799">
              <w:rPr>
                <w:rFonts w:ascii="Times New Roman" w:hAnsi="Times New Roman" w:cs="Times New Roman"/>
                <w:sz w:val="24"/>
                <w:szCs w:val="24"/>
              </w:rPr>
              <w:fldChar w:fldCharType="separate"/>
            </w:r>
            <w:r w:rsidRPr="00F24799">
              <w:rPr>
                <w:rFonts w:ascii="Times New Roman" w:hAnsi="Times New Roman" w:cs="Times New Roman"/>
                <w:sz w:val="24"/>
                <w:szCs w:val="24"/>
              </w:rPr>
              <w:t>(Shingade, Mudhalwadkar and Masal, 2022)</w:t>
            </w:r>
            <w:r w:rsidRPr="00F24799">
              <w:rPr>
                <w:rFonts w:ascii="Times New Roman" w:hAnsi="Times New Roman" w:cs="Times New Roman"/>
                <w:sz w:val="24"/>
                <w:szCs w:val="24"/>
              </w:rPr>
              <w:fldChar w:fldCharType="end"/>
            </w:r>
            <w:r w:rsidRPr="00F24799">
              <w:rPr>
                <w:rFonts w:ascii="Times New Roman" w:hAnsi="Times New Roman" w:cs="Times New Roman"/>
                <w:sz w:val="24"/>
                <w:szCs w:val="24"/>
              </w:rPr>
              <w:t>.</w:t>
            </w:r>
          </w:p>
        </w:tc>
      </w:tr>
      <w:tr w:rsidR="0084488A" w14:paraId="5C872505" w14:textId="77777777" w:rsidTr="0084488A">
        <w:tc>
          <w:tcPr>
            <w:tcW w:w="805" w:type="dxa"/>
          </w:tcPr>
          <w:p w14:paraId="203D632E" w14:textId="0C26A9ED" w:rsidR="0084488A" w:rsidRPr="00F24799" w:rsidRDefault="0084488A"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t>Decision Tree</w:t>
            </w:r>
          </w:p>
        </w:tc>
        <w:tc>
          <w:tcPr>
            <w:tcW w:w="8545" w:type="dxa"/>
          </w:tcPr>
          <w:p w14:paraId="2C607624" w14:textId="1E378BBC" w:rsidR="0084488A" w:rsidRPr="00F24799" w:rsidRDefault="009220D7"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t>The Decision Tree algorithm is a supervised learning method that is a member of the classification and regression tree family. Based on the information at hand, it constructs a tree-like model of decisions and their outcomes. To maximize the homogeneity of the generated subsets, the method iteratively divides the dataset into smaller subsets based on the most important attribute. A tree-like structure is produced because of this process, which can be used to anticipate the outcomes of new data</w:t>
            </w:r>
            <w:r w:rsidR="003F7E4B" w:rsidRPr="00F24799">
              <w:rPr>
                <w:rFonts w:ascii="Times New Roman" w:hAnsi="Times New Roman" w:cs="Times New Roman"/>
                <w:sz w:val="24"/>
                <w:szCs w:val="24"/>
              </w:rPr>
              <w:t xml:space="preserve"> </w:t>
            </w:r>
            <w:r w:rsidR="003F7E4B" w:rsidRPr="00F24799">
              <w:rPr>
                <w:rFonts w:ascii="Times New Roman" w:hAnsi="Times New Roman" w:cs="Times New Roman"/>
                <w:sz w:val="24"/>
                <w:szCs w:val="24"/>
              </w:rPr>
              <w:fldChar w:fldCharType="begin"/>
            </w:r>
            <w:r w:rsidR="003F7E4B" w:rsidRPr="00F24799">
              <w:rPr>
                <w:rFonts w:ascii="Times New Roman" w:hAnsi="Times New Roman" w:cs="Times New Roman"/>
                <w:sz w:val="24"/>
                <w:szCs w:val="24"/>
              </w:rPr>
              <w:instrText xml:space="preserve"> ADDIN ZOTERO_ITEM CSL_CITATION {"citationID":"rkA58Loj","properties":{"formattedCitation":"(Bansal, Goyal and Choudhary, 2022)","plainCitation":"(Bansal, Goyal and Choudhary, 2022)","noteIndex":0},"citationItems":[{"id":166,"uris":["http://zotero.org/groups/4809175/items/VQSVR43Y"],"itemData":{"id":166,"type":"article-journal","abstract":"Semantic Scholar extracted view of \"A comparative analysis of K-Nearest Neighbour, Genetic, Support Vector Machine, Decision Tree, and Long Short Term Memory algorithms in machine learning\" by Malti Bansal et al.","container-title":"Decision Analytics Journal","DOI":"10.1016/j.dajour.2022.100071","ISSN":"27726622","journalAbbreviation":"Decision Analytics Journal","language":"en","page":"100071","source":"Semantic Scholar","title":"A comparative analysis of K-Nearest Neighbor, Genetic, Support Vector Machine, Decision Tree, and Long Short Term Memory algorithms in machine learning","volume":"3","author":[{"family":"Bansal","given":"Malti"},{"family":"Goyal","given":"Apoorva"},{"family":"Choudhary","given":"Apoorva"}],"issued":{"date-parts":[["2022",6]]}}}],"schema":"https://github.com/citation-style-language/schema/raw/master/csl-citation.json"} </w:instrText>
            </w:r>
            <w:r w:rsidR="003F7E4B" w:rsidRPr="00F24799">
              <w:rPr>
                <w:rFonts w:ascii="Times New Roman" w:hAnsi="Times New Roman" w:cs="Times New Roman"/>
                <w:sz w:val="24"/>
                <w:szCs w:val="24"/>
              </w:rPr>
              <w:fldChar w:fldCharType="separate"/>
            </w:r>
            <w:r w:rsidR="003F7E4B" w:rsidRPr="00F24799">
              <w:rPr>
                <w:rFonts w:ascii="Times New Roman" w:hAnsi="Times New Roman" w:cs="Times New Roman"/>
                <w:sz w:val="24"/>
                <w:szCs w:val="24"/>
              </w:rPr>
              <w:t>(Bansal, Goyal and Choudhary, 2022)</w:t>
            </w:r>
            <w:r w:rsidR="003F7E4B" w:rsidRPr="00F24799">
              <w:rPr>
                <w:rFonts w:ascii="Times New Roman" w:hAnsi="Times New Roman" w:cs="Times New Roman"/>
                <w:sz w:val="24"/>
                <w:szCs w:val="24"/>
              </w:rPr>
              <w:fldChar w:fldCharType="end"/>
            </w:r>
            <w:r w:rsidRPr="00F24799">
              <w:rPr>
                <w:rFonts w:ascii="Times New Roman" w:hAnsi="Times New Roman" w:cs="Times New Roman"/>
                <w:sz w:val="24"/>
                <w:szCs w:val="24"/>
              </w:rPr>
              <w:t>.</w:t>
            </w:r>
          </w:p>
          <w:p w14:paraId="7C63CC10" w14:textId="28BE557B" w:rsidR="009220D7" w:rsidRPr="00F24799" w:rsidRDefault="003F7E4B"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t>PUT THE BELOW IMAGES TO APPEDIX</w:t>
            </w:r>
          </w:p>
          <w:p w14:paraId="4184CA72" w14:textId="730B0D81" w:rsidR="003F7E4B" w:rsidRPr="00F24799" w:rsidRDefault="003F7E4B" w:rsidP="00F24799">
            <w:pPr>
              <w:spacing w:line="360" w:lineRule="auto"/>
              <w:rPr>
                <w:rFonts w:ascii="Times New Roman" w:hAnsi="Times New Roman" w:cs="Times New Roman"/>
                <w:sz w:val="24"/>
                <w:szCs w:val="24"/>
              </w:rPr>
            </w:pPr>
            <w:r w:rsidRPr="00F24799">
              <w:rPr>
                <w:noProof/>
                <w:sz w:val="24"/>
                <w:szCs w:val="24"/>
              </w:rPr>
              <w:drawing>
                <wp:inline distT="0" distB="0" distL="0" distR="0" wp14:anchorId="0A121530" wp14:editId="6EFA8EC6">
                  <wp:extent cx="2934962" cy="1694815"/>
                  <wp:effectExtent l="0" t="0" r="0" b="635"/>
                  <wp:docPr id="857427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427696" name=""/>
                          <pic:cNvPicPr/>
                        </pic:nvPicPr>
                        <pic:blipFill>
                          <a:blip r:embed="rId8"/>
                          <a:stretch>
                            <a:fillRect/>
                          </a:stretch>
                        </pic:blipFill>
                        <pic:spPr>
                          <a:xfrm>
                            <a:off x="0" y="0"/>
                            <a:ext cx="2943493" cy="1699741"/>
                          </a:xfrm>
                          <a:prstGeom prst="rect">
                            <a:avLst/>
                          </a:prstGeom>
                        </pic:spPr>
                      </pic:pic>
                    </a:graphicData>
                  </a:graphic>
                </wp:inline>
              </w:drawing>
            </w:r>
          </w:p>
          <w:p w14:paraId="6E12A66A" w14:textId="39E90453" w:rsidR="003F7E4B" w:rsidRPr="00F24799" w:rsidRDefault="003F7E4B" w:rsidP="00F24799">
            <w:pPr>
              <w:spacing w:line="360" w:lineRule="auto"/>
              <w:rPr>
                <w:rFonts w:ascii="Times New Roman" w:hAnsi="Times New Roman" w:cs="Times New Roman"/>
                <w:sz w:val="24"/>
                <w:szCs w:val="24"/>
              </w:rPr>
            </w:pPr>
          </w:p>
        </w:tc>
      </w:tr>
      <w:tr w:rsidR="0084488A" w14:paraId="5CA6E96A" w14:textId="77777777" w:rsidTr="0084488A">
        <w:tc>
          <w:tcPr>
            <w:tcW w:w="805" w:type="dxa"/>
          </w:tcPr>
          <w:p w14:paraId="47A41C0A" w14:textId="68B4E7E5" w:rsidR="0084488A" w:rsidRPr="00F24799" w:rsidRDefault="0084488A"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t>K nearest neighbor algorithm</w:t>
            </w:r>
          </w:p>
        </w:tc>
        <w:tc>
          <w:tcPr>
            <w:tcW w:w="8545" w:type="dxa"/>
          </w:tcPr>
          <w:p w14:paraId="7DD482B2" w14:textId="7B719FD3" w:rsidR="0084488A" w:rsidRPr="00F24799" w:rsidRDefault="001477B7"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t>The KNN algorithm is a supervised learning method that generates predictions based on how similar new data instances are to training instances. The approach employs the distance between the points to calculate the similarity between all the instances that are stored as points in a multi-dimensional space. When a new instance is introduced, the algorithm locates the k-nearest neighbors in the training set and places the new instance in the class that is most prevalent among its k-nearest neighbors. When a new instance is introduced, the algorithm locates the k-</w:t>
            </w:r>
            <w:r w:rsidRPr="00F24799">
              <w:rPr>
                <w:rFonts w:ascii="Times New Roman" w:hAnsi="Times New Roman" w:cs="Times New Roman"/>
                <w:sz w:val="24"/>
                <w:szCs w:val="24"/>
              </w:rPr>
              <w:lastRenderedPageBreak/>
              <w:t xml:space="preserve">nearest neighbors in the training set and places the new instance in the class that is most prevalent among its k-nearest neighbors. Several fields, including recommender systems, have successfully used the KNN algorithm </w:t>
            </w:r>
            <w:r w:rsidRPr="00F24799">
              <w:rPr>
                <w:rFonts w:ascii="Times New Roman" w:hAnsi="Times New Roman" w:cs="Times New Roman"/>
                <w:sz w:val="24"/>
                <w:szCs w:val="24"/>
              </w:rPr>
              <w:fldChar w:fldCharType="begin"/>
            </w:r>
            <w:r w:rsidRPr="00F24799">
              <w:rPr>
                <w:rFonts w:ascii="Times New Roman" w:hAnsi="Times New Roman" w:cs="Times New Roman"/>
                <w:sz w:val="24"/>
                <w:szCs w:val="24"/>
              </w:rPr>
              <w:instrText xml:space="preserve"> ADDIN ZOTERO_ITEM CSL_CITATION {"citationID":"RuTugfTw","properties":{"formattedCitation":"(Sagdic et al., 2020)","plainCitation":"(Sagdic et al., 2020)","noteIndex":0},"citationItems":[{"id":168,"uris":["http://zotero.org/groups/4809175/items/HCNVK6IZ"],"itemData":{"id":168,"type":"article-journal","abstract":"Memory-based classification techniques are commonly used for modeling recommendation problems. They rely on the intuition that similar users and/or items behave similarly, facilitating user-to-item, item-to-item, or user-to-user proximities. A significant drawback of memory-based classification techniques is that they perform poorly with large scale data. Thus, using the off-the-shelf classification techniques for recommendation problems generally lead to impractical computational costs.In this study, we propose a recommendation problemspecific enhancement for a widely known memorybased classification algorithm, K-Nearest Neighbor. For this purpose, the movie recommendation problem is selected, and the scalability of the proposed enhancement is evaluated on three publicly available datasets. In the proposed enhancement, user- and item-proximities are pre-calculated during the first offline recommendation, while an auxiliary data structure is constructed for keeping user-to-user proximities. The stored neighborhood information is then facilitated in order to speed up later recommendations. The experiments show that the proposed algorithm has performed superior to both the classical classification technique and the state-of-the-art off-the-shelf toolkits.","container-title":"2020 43rd International Convention on Information, Communication and Electronic Technology (MIPRO)","DOI":"10.23919/MIPRO48935.2020.9245195","note":"event-title: 2020 43rd International Convention on Information, Communication and Electronic Technology (MIPRO)\nISBN: 9789532330991\npublisher-place: Opatija, Croatia\npublisher: IEEE","page":"186-191","source":"Semantic Scholar","title":"A Scalable K-Nearest Neighbor Algorithm for Recommendation System Problems","author":[{"family":"Sagdic","given":"A."},{"family":"Tekinbas","given":"C."},{"family":"Arslan","given":"E."},{"family":"Kucukyilmaz","given":"T."}],"issued":{"date-parts":[["2020",9,28]]}}}],"schema":"https://github.com/citation-style-language/schema/raw/master/csl-citation.json"} </w:instrText>
            </w:r>
            <w:r w:rsidRPr="00F24799">
              <w:rPr>
                <w:rFonts w:ascii="Times New Roman" w:hAnsi="Times New Roman" w:cs="Times New Roman"/>
                <w:sz w:val="24"/>
                <w:szCs w:val="24"/>
              </w:rPr>
              <w:fldChar w:fldCharType="separate"/>
            </w:r>
            <w:r w:rsidRPr="00F24799">
              <w:rPr>
                <w:rFonts w:ascii="Times New Roman" w:hAnsi="Times New Roman" w:cs="Times New Roman"/>
                <w:sz w:val="24"/>
                <w:szCs w:val="24"/>
              </w:rPr>
              <w:t>(Sagdic et al., 2020)</w:t>
            </w:r>
            <w:r w:rsidRPr="00F24799">
              <w:rPr>
                <w:rFonts w:ascii="Times New Roman" w:hAnsi="Times New Roman" w:cs="Times New Roman"/>
                <w:sz w:val="24"/>
                <w:szCs w:val="24"/>
              </w:rPr>
              <w:fldChar w:fldCharType="end"/>
            </w:r>
            <w:r w:rsidRPr="00F24799">
              <w:rPr>
                <w:rFonts w:ascii="Times New Roman" w:hAnsi="Times New Roman" w:cs="Times New Roman"/>
                <w:sz w:val="24"/>
                <w:szCs w:val="24"/>
              </w:rPr>
              <w:t>.</w:t>
            </w:r>
          </w:p>
        </w:tc>
      </w:tr>
      <w:tr w:rsidR="0084488A" w14:paraId="6AC352D1" w14:textId="77777777" w:rsidTr="0084488A">
        <w:tc>
          <w:tcPr>
            <w:tcW w:w="805" w:type="dxa"/>
          </w:tcPr>
          <w:p w14:paraId="0694C010" w14:textId="71965BEB" w:rsidR="0084488A" w:rsidRPr="00F24799" w:rsidRDefault="0084488A"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lastRenderedPageBreak/>
              <w:t>Support Vector Machines</w:t>
            </w:r>
          </w:p>
        </w:tc>
        <w:tc>
          <w:tcPr>
            <w:tcW w:w="8545" w:type="dxa"/>
          </w:tcPr>
          <w:p w14:paraId="1398DF83" w14:textId="17F7E553" w:rsidR="0084488A" w:rsidRPr="00F24799" w:rsidRDefault="00F24799"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t xml:space="preserve">The SVM is a supervised learning method that seeks to locate a hyperplane that maximizes the margin between the classes. Using kernel functions, the SVM can handle both linear and nonlinear classification issues. The SVM algorithm is especially well suited for datasets with many characteristics and few data examples. If the regularization value is not properly adjusted, the SVM algorithm may be prone to overfitting </w:t>
            </w:r>
            <w:r w:rsidRPr="00F24799">
              <w:rPr>
                <w:rFonts w:ascii="Times New Roman" w:hAnsi="Times New Roman" w:cs="Times New Roman"/>
                <w:sz w:val="24"/>
                <w:szCs w:val="24"/>
              </w:rPr>
              <w:fldChar w:fldCharType="begin"/>
            </w:r>
            <w:r w:rsidRPr="00F24799">
              <w:rPr>
                <w:rFonts w:ascii="Times New Roman" w:hAnsi="Times New Roman" w:cs="Times New Roman"/>
                <w:sz w:val="24"/>
                <w:szCs w:val="24"/>
              </w:rPr>
              <w:instrText xml:space="preserve"> ADDIN ZOTERO_ITEM CSL_CITATION {"citationID":"QOBsevf9","properties":{"formattedCitation":"(Gil, Freudenthaler and Natschl\\uc0\\u228{}ger, 2018)","plainCitation":"(Gil, Freudenthaler and Natschläger, 2018)","noteIndex":0},"citationItems":[{"id":171,"uris":["http://zotero.org/groups/4809175/items/UV7KDNDI"],"itemData":{"id":171,"type":"paper-conference","abstract":"The challenge of automatically recommending job offers to appropriate job seekers is a topic that has attracted many research effort during the last times. However, it is generally assumed that there is a need of more user-friendly filtering methods so that the automated recommendation systems might be more widely used. We present here our research on two methods from the data analytics field being able to disseminate job offers to the right person at the right time, which are based on Random Forest and Support Vector Machines respectively. Both methods are used here to identify the actual attributes in which users are set when they are attracted to a job offer. Preliminary results in the context of automatic job recommendation suggest that these two methods seem to be promising.","event-title":"EDBT/ICDT Workshops","source":"Semantic Scholar","title":"Recommendation of Job Offers Using Random Forests and Support Vector Machines","URL":"https://www.semanticscholar.org/paper/Recommendation-of-Job-Offers-Using-Random-Forests-Gil-Freudenthaler/af0692bb72d8facbc8409152e776e1741189c40a","author":[{"family":"Gil","given":"Jorge Martínez"},{"family":"Freudenthaler","given":"B."},{"family":"Natschläger","given":"T."}],"accessed":{"date-parts":[["2023",5,5]]},"issued":{"date-parts":[["2018"]]}}}],"schema":"https://github.com/citation-style-language/schema/raw/master/csl-citation.json"} </w:instrText>
            </w:r>
            <w:r w:rsidRPr="00F24799">
              <w:rPr>
                <w:rFonts w:ascii="Times New Roman" w:hAnsi="Times New Roman" w:cs="Times New Roman"/>
                <w:sz w:val="24"/>
                <w:szCs w:val="24"/>
              </w:rPr>
              <w:fldChar w:fldCharType="separate"/>
            </w:r>
            <w:r w:rsidRPr="00F24799">
              <w:rPr>
                <w:rFonts w:ascii="Times New Roman" w:hAnsi="Times New Roman" w:cs="Times New Roman"/>
                <w:kern w:val="0"/>
                <w:sz w:val="24"/>
                <w:szCs w:val="24"/>
              </w:rPr>
              <w:t>(Gil, Freudenthaler and Natschläger, 2018)</w:t>
            </w:r>
            <w:r w:rsidRPr="00F24799">
              <w:rPr>
                <w:rFonts w:ascii="Times New Roman" w:hAnsi="Times New Roman" w:cs="Times New Roman"/>
                <w:sz w:val="24"/>
                <w:szCs w:val="24"/>
              </w:rPr>
              <w:fldChar w:fldCharType="end"/>
            </w:r>
            <w:r w:rsidRPr="00F24799">
              <w:rPr>
                <w:rFonts w:ascii="Times New Roman" w:hAnsi="Times New Roman" w:cs="Times New Roman"/>
                <w:sz w:val="24"/>
                <w:szCs w:val="24"/>
              </w:rPr>
              <w:t>.</w:t>
            </w:r>
          </w:p>
        </w:tc>
      </w:tr>
    </w:tbl>
    <w:p w14:paraId="2B673699" w14:textId="77777777" w:rsidR="0084488A" w:rsidRPr="0084488A" w:rsidRDefault="0084488A" w:rsidP="0084488A">
      <w:pPr>
        <w:rPr>
          <w:rFonts w:ascii="Times New Roman" w:hAnsi="Times New Roman" w:cs="Times New Roman"/>
        </w:rPr>
      </w:pPr>
    </w:p>
    <w:p w14:paraId="4D25B209" w14:textId="439C6623" w:rsidR="00F24799" w:rsidRDefault="00F24799" w:rsidP="00F24799">
      <w:pPr>
        <w:pStyle w:val="Heading2"/>
        <w:rPr>
          <w:rFonts w:ascii="Times New Roman" w:hAnsi="Times New Roman" w:cs="Times New Roman"/>
          <w:sz w:val="28"/>
          <w:szCs w:val="28"/>
        </w:rPr>
      </w:pPr>
      <w:r w:rsidRPr="003F6261">
        <w:rPr>
          <w:rFonts w:ascii="Times New Roman" w:hAnsi="Times New Roman" w:cs="Times New Roman"/>
          <w:sz w:val="28"/>
          <w:szCs w:val="28"/>
        </w:rPr>
        <w:t>2.</w:t>
      </w:r>
      <w:r w:rsidR="008813F1">
        <w:rPr>
          <w:rFonts w:ascii="Times New Roman" w:hAnsi="Times New Roman" w:cs="Times New Roman"/>
          <w:sz w:val="28"/>
          <w:szCs w:val="28"/>
        </w:rPr>
        <w:t>9</w:t>
      </w:r>
      <w:r w:rsidRPr="003F6261">
        <w:rPr>
          <w:rFonts w:ascii="Times New Roman" w:hAnsi="Times New Roman" w:cs="Times New Roman"/>
          <w:sz w:val="28"/>
          <w:szCs w:val="28"/>
        </w:rPr>
        <w:t xml:space="preserve"> </w:t>
      </w:r>
      <w:r>
        <w:rPr>
          <w:rFonts w:ascii="Times New Roman" w:hAnsi="Times New Roman" w:cs="Times New Roman"/>
          <w:sz w:val="28"/>
          <w:szCs w:val="28"/>
        </w:rPr>
        <w:t>Evaluation Techniques</w:t>
      </w:r>
    </w:p>
    <w:tbl>
      <w:tblPr>
        <w:tblStyle w:val="TableGrid"/>
        <w:tblW w:w="0" w:type="auto"/>
        <w:tblLook w:val="04A0" w:firstRow="1" w:lastRow="0" w:firstColumn="1" w:lastColumn="0" w:noHBand="0" w:noVBand="1"/>
      </w:tblPr>
      <w:tblGrid>
        <w:gridCol w:w="1975"/>
        <w:gridCol w:w="7375"/>
      </w:tblGrid>
      <w:tr w:rsidR="005932D2" w14:paraId="020568E4" w14:textId="77777777" w:rsidTr="005932D2">
        <w:tc>
          <w:tcPr>
            <w:tcW w:w="1975" w:type="dxa"/>
          </w:tcPr>
          <w:p w14:paraId="4023EB2B" w14:textId="531A6825"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t>Metrics</w:t>
            </w:r>
          </w:p>
        </w:tc>
        <w:tc>
          <w:tcPr>
            <w:tcW w:w="7375" w:type="dxa"/>
          </w:tcPr>
          <w:p w14:paraId="3D019D89" w14:textId="3498CB55"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t>Description</w:t>
            </w:r>
          </w:p>
        </w:tc>
      </w:tr>
      <w:tr w:rsidR="005932D2" w14:paraId="7E4B12FC" w14:textId="77777777" w:rsidTr="005932D2">
        <w:tc>
          <w:tcPr>
            <w:tcW w:w="1975" w:type="dxa"/>
          </w:tcPr>
          <w:p w14:paraId="24959752" w14:textId="70FB71BF"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t xml:space="preserve">Accuracy </w:t>
            </w:r>
          </w:p>
        </w:tc>
        <w:tc>
          <w:tcPr>
            <w:tcW w:w="7375" w:type="dxa"/>
          </w:tcPr>
          <w:p w14:paraId="19DAE9E1" w14:textId="4A009C05"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t>A measure of accuracy is the percentage of correctly classified data instances out of all instances. For classification algorithms like the Random Forest Classifier, it is frequently employed as an evaluation metric. High accuracy means that the classifier can accurately categorize a significant fraction of the data instances, whereas low accuracy means that many examples are misclassified.</w:t>
            </w:r>
          </w:p>
        </w:tc>
      </w:tr>
      <w:tr w:rsidR="005932D2" w14:paraId="5DAEFC0C" w14:textId="77777777" w:rsidTr="005932D2">
        <w:tc>
          <w:tcPr>
            <w:tcW w:w="1975" w:type="dxa"/>
          </w:tcPr>
          <w:p w14:paraId="21243ADF" w14:textId="73E94CD3"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t>Precision</w:t>
            </w:r>
          </w:p>
        </w:tc>
        <w:tc>
          <w:tcPr>
            <w:tcW w:w="7375" w:type="dxa"/>
          </w:tcPr>
          <w:p w14:paraId="05F33117" w14:textId="474872A4"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t>A measurement of precision is the percentage of suggested things that are relevant to the user's interests. For content-based filtering algorithms, it is frequently employed as a measurement parameter. While low precision suggests that the recommendations are not relevant, high precision suggests that the user will find the suggested items to be highly relevant. Precision is determined by dividing the number of true positives—that is, relevant items that are correctly recommended—by the total number of items recommended.</w:t>
            </w:r>
          </w:p>
        </w:tc>
      </w:tr>
      <w:tr w:rsidR="005932D2" w14:paraId="0F87EAB4" w14:textId="77777777" w:rsidTr="005932D2">
        <w:tc>
          <w:tcPr>
            <w:tcW w:w="1975" w:type="dxa"/>
          </w:tcPr>
          <w:p w14:paraId="1D083725" w14:textId="052D577C"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t>Recall</w:t>
            </w:r>
          </w:p>
        </w:tc>
        <w:tc>
          <w:tcPr>
            <w:tcW w:w="7375" w:type="dxa"/>
          </w:tcPr>
          <w:p w14:paraId="5F3857A9" w14:textId="29B704EF"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t xml:space="preserve">Recall is a measurement of the percentage of pertinent items that are suggested to the user. It is frequently employed as a statistic for content-based filtering algorithms. Low recall means that many relevant items are missed, but high recall shows that the algorithm can recommend a </w:t>
            </w:r>
            <w:r w:rsidRPr="005932D2">
              <w:rPr>
                <w:rFonts w:ascii="Times New Roman" w:hAnsi="Times New Roman" w:cs="Times New Roman"/>
                <w:sz w:val="24"/>
                <w:szCs w:val="24"/>
              </w:rPr>
              <w:lastRenderedPageBreak/>
              <w:t>significant amount of the user's relevant items. Recall is calculated as the proportion of true positives to all relevant items.</w:t>
            </w:r>
          </w:p>
        </w:tc>
      </w:tr>
      <w:tr w:rsidR="005932D2" w14:paraId="7ED7221E" w14:textId="77777777" w:rsidTr="005932D2">
        <w:tc>
          <w:tcPr>
            <w:tcW w:w="1975" w:type="dxa"/>
          </w:tcPr>
          <w:p w14:paraId="6C43BBFA" w14:textId="5BB1AF14"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lastRenderedPageBreak/>
              <w:t>F1</w:t>
            </w:r>
          </w:p>
        </w:tc>
        <w:tc>
          <w:tcPr>
            <w:tcW w:w="7375" w:type="dxa"/>
          </w:tcPr>
          <w:p w14:paraId="7D8F55AF" w14:textId="118B9BD3"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t>A recommendation system is evaluated fairly using the F1-score, a metric that combines precision and recall. Precision and recall are determined as harmonic means, which gives each statistic equal weight. While a low F1-score suggests that the algorithm is deficient in either precision or recall, a high F1-score indicates that the algorithm possesses both.</w:t>
            </w:r>
          </w:p>
        </w:tc>
      </w:tr>
      <w:tr w:rsidR="005932D2" w14:paraId="26E3D3F0" w14:textId="77777777" w:rsidTr="005932D2">
        <w:tc>
          <w:tcPr>
            <w:tcW w:w="1975" w:type="dxa"/>
          </w:tcPr>
          <w:p w14:paraId="67867A20" w14:textId="0B45026F"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t>ROC AUC Score</w:t>
            </w:r>
          </w:p>
        </w:tc>
        <w:tc>
          <w:tcPr>
            <w:tcW w:w="7375" w:type="dxa"/>
          </w:tcPr>
          <w:p w14:paraId="02316591" w14:textId="77777777" w:rsidR="005932D2" w:rsidRPr="005932D2" w:rsidRDefault="005932D2" w:rsidP="005932D2">
            <w:pPr>
              <w:spacing w:line="360" w:lineRule="auto"/>
              <w:rPr>
                <w:rFonts w:ascii="Times New Roman" w:hAnsi="Times New Roman" w:cs="Times New Roman"/>
                <w:sz w:val="24"/>
                <w:szCs w:val="24"/>
              </w:rPr>
            </w:pPr>
            <w:r w:rsidRPr="005932D2">
              <w:rPr>
                <w:rFonts w:ascii="Times New Roman" w:hAnsi="Times New Roman" w:cs="Times New Roman"/>
                <w:sz w:val="24"/>
                <w:szCs w:val="24"/>
              </w:rPr>
              <w:t>A statistic used to assess the effectiveness of binary classification algorithms is the ROC AUC score. By displaying the True Positive Rate (TPR) versus the False Positive Rate (FPR) at various classification thresholds, it assesses the model's capacity to distinguish between positive and negative classes.</w:t>
            </w:r>
          </w:p>
          <w:p w14:paraId="2D07FF8F" w14:textId="3C122898" w:rsidR="005932D2" w:rsidRPr="005932D2" w:rsidRDefault="005932D2" w:rsidP="005932D2">
            <w:pPr>
              <w:spacing w:line="360" w:lineRule="auto"/>
              <w:rPr>
                <w:rFonts w:ascii="Times New Roman" w:hAnsi="Times New Roman" w:cs="Times New Roman"/>
                <w:sz w:val="24"/>
                <w:szCs w:val="24"/>
              </w:rPr>
            </w:pPr>
            <w:r w:rsidRPr="005932D2">
              <w:rPr>
                <w:rFonts w:ascii="Times New Roman" w:hAnsi="Times New Roman" w:cs="Times New Roman"/>
                <w:sz w:val="24"/>
                <w:szCs w:val="24"/>
              </w:rPr>
              <w:t>The classification threshold, which determines whether a predicted probability belongs to the positive or negative class, is changed to produce the ROC curve. The proportion of positive events that are correctly categorized as positive is known as the TPR, whereas the proportion of negative events that are wrongly labeled as positive is known as the FPR. Higher numbers denote greater performance. The AUC score is the area under the ROC curve and ranges from 0 to 1.</w:t>
            </w:r>
          </w:p>
        </w:tc>
      </w:tr>
    </w:tbl>
    <w:p w14:paraId="4FB376AD" w14:textId="77777777" w:rsidR="007457F7" w:rsidRPr="007457F7" w:rsidRDefault="007457F7" w:rsidP="00A5201F">
      <w:pPr>
        <w:spacing w:line="360" w:lineRule="auto"/>
        <w:rPr>
          <w:rFonts w:ascii="Times New Roman" w:hAnsi="Times New Roman" w:cs="Times New Roman"/>
          <w:b/>
          <w:bCs/>
          <w:sz w:val="24"/>
          <w:szCs w:val="24"/>
        </w:rPr>
      </w:pPr>
    </w:p>
    <w:p w14:paraId="1F42C7A6" w14:textId="4793175C" w:rsidR="00D21ACB" w:rsidRDefault="00D21ACB" w:rsidP="00D21ACB">
      <w:pPr>
        <w:pStyle w:val="Heading2"/>
        <w:rPr>
          <w:rFonts w:ascii="Times New Roman" w:hAnsi="Times New Roman" w:cs="Times New Roman"/>
          <w:sz w:val="28"/>
          <w:szCs w:val="28"/>
        </w:rPr>
      </w:pPr>
      <w:r w:rsidRPr="003F6261">
        <w:rPr>
          <w:rFonts w:ascii="Times New Roman" w:hAnsi="Times New Roman" w:cs="Times New Roman"/>
          <w:sz w:val="28"/>
          <w:szCs w:val="28"/>
        </w:rPr>
        <w:t>2.</w:t>
      </w:r>
      <w:r>
        <w:rPr>
          <w:rFonts w:ascii="Times New Roman" w:hAnsi="Times New Roman" w:cs="Times New Roman"/>
          <w:sz w:val="28"/>
          <w:szCs w:val="28"/>
        </w:rPr>
        <w:t>10</w:t>
      </w:r>
      <w:r w:rsidRPr="003F6261">
        <w:rPr>
          <w:rFonts w:ascii="Times New Roman" w:hAnsi="Times New Roman" w:cs="Times New Roman"/>
          <w:sz w:val="28"/>
          <w:szCs w:val="28"/>
        </w:rPr>
        <w:t xml:space="preserve"> </w:t>
      </w:r>
      <w:r>
        <w:rPr>
          <w:rFonts w:ascii="Times New Roman" w:hAnsi="Times New Roman" w:cs="Times New Roman"/>
          <w:sz w:val="28"/>
          <w:szCs w:val="28"/>
        </w:rPr>
        <w:t>Benchmarking</w:t>
      </w:r>
    </w:p>
    <w:p w14:paraId="20B44303" w14:textId="77777777" w:rsidR="009F2D28" w:rsidRDefault="00D21ACB" w:rsidP="00D21ACB">
      <w:pPr>
        <w:spacing w:line="360" w:lineRule="auto"/>
        <w:rPr>
          <w:rFonts w:ascii="Times New Roman" w:hAnsi="Times New Roman" w:cs="Times New Roman"/>
          <w:sz w:val="24"/>
          <w:szCs w:val="24"/>
        </w:rPr>
      </w:pPr>
      <w:r w:rsidRPr="00D21ACB">
        <w:rPr>
          <w:rFonts w:ascii="Times New Roman" w:hAnsi="Times New Roman" w:cs="Times New Roman"/>
          <w:sz w:val="24"/>
          <w:szCs w:val="24"/>
        </w:rPr>
        <w:t xml:space="preserve">The benchmarking of a system could be done by comparing the performance of the model with other different models in accordance with the requirement of the system. In fact, the dataset used during the process of training to do a better recommender system wither by selection of one algorithm or based on the hybrid approach could be also a part of benchmarking, Since the dataset will be specific for </w:t>
      </w:r>
      <w:r w:rsidR="009F2D28" w:rsidRPr="00D21ACB">
        <w:rPr>
          <w:rFonts w:ascii="Times New Roman" w:hAnsi="Times New Roman" w:cs="Times New Roman"/>
          <w:sz w:val="24"/>
          <w:szCs w:val="24"/>
        </w:rPr>
        <w:t>requirement</w:t>
      </w:r>
      <w:r w:rsidRPr="00D21ACB">
        <w:rPr>
          <w:rFonts w:ascii="Times New Roman" w:hAnsi="Times New Roman" w:cs="Times New Roman"/>
          <w:sz w:val="24"/>
          <w:szCs w:val="24"/>
        </w:rPr>
        <w:t>.</w:t>
      </w:r>
    </w:p>
    <w:p w14:paraId="2595126E" w14:textId="23D4745D" w:rsidR="009F2D28" w:rsidRDefault="00D21ACB" w:rsidP="009F2D28">
      <w:pPr>
        <w:pStyle w:val="Heading2"/>
        <w:rPr>
          <w:rFonts w:ascii="Times New Roman" w:hAnsi="Times New Roman" w:cs="Times New Roman"/>
          <w:sz w:val="28"/>
          <w:szCs w:val="28"/>
        </w:rPr>
      </w:pPr>
      <w:r w:rsidRPr="00D21ACB">
        <w:rPr>
          <w:rFonts w:ascii="Times New Roman" w:hAnsi="Times New Roman" w:cs="Times New Roman"/>
          <w:sz w:val="24"/>
          <w:szCs w:val="24"/>
        </w:rPr>
        <w:t xml:space="preserve"> </w:t>
      </w:r>
      <w:r w:rsidR="009F2D28" w:rsidRPr="003F6261">
        <w:rPr>
          <w:rFonts w:ascii="Times New Roman" w:hAnsi="Times New Roman" w:cs="Times New Roman"/>
          <w:sz w:val="28"/>
          <w:szCs w:val="28"/>
        </w:rPr>
        <w:t>2.</w:t>
      </w:r>
      <w:r w:rsidR="009F2D28">
        <w:rPr>
          <w:rFonts w:ascii="Times New Roman" w:hAnsi="Times New Roman" w:cs="Times New Roman"/>
          <w:sz w:val="28"/>
          <w:szCs w:val="28"/>
        </w:rPr>
        <w:t>11</w:t>
      </w:r>
      <w:r w:rsidR="009F2D28" w:rsidRPr="003F6261">
        <w:rPr>
          <w:rFonts w:ascii="Times New Roman" w:hAnsi="Times New Roman" w:cs="Times New Roman"/>
          <w:sz w:val="28"/>
          <w:szCs w:val="28"/>
        </w:rPr>
        <w:t xml:space="preserve"> </w:t>
      </w:r>
      <w:r w:rsidR="009F2D28">
        <w:rPr>
          <w:rFonts w:ascii="Times New Roman" w:hAnsi="Times New Roman" w:cs="Times New Roman"/>
          <w:sz w:val="28"/>
          <w:szCs w:val="28"/>
        </w:rPr>
        <w:t>Chapter Summary</w:t>
      </w:r>
    </w:p>
    <w:p w14:paraId="7376D852" w14:textId="73E11833" w:rsidR="009F2D28" w:rsidRPr="00291115" w:rsidRDefault="0045735A" w:rsidP="00291115">
      <w:pPr>
        <w:spacing w:line="360" w:lineRule="auto"/>
        <w:rPr>
          <w:rFonts w:ascii="Times New Roman" w:hAnsi="Times New Roman" w:cs="Times New Roman"/>
          <w:sz w:val="24"/>
          <w:szCs w:val="24"/>
        </w:rPr>
      </w:pPr>
      <w:r w:rsidRPr="00291115">
        <w:rPr>
          <w:rFonts w:ascii="Times New Roman" w:hAnsi="Times New Roman" w:cs="Times New Roman"/>
          <w:sz w:val="24"/>
          <w:szCs w:val="24"/>
        </w:rPr>
        <w:t xml:space="preserve">In this chapter the author has spoken about the problems in the research domain, such as in the Financial as well as the recommendation system. In addition, the author has also explained about the similar products that are already been researched in classification, recommendation techniques as well as prediction. The chapter also clearly explains the possible types of </w:t>
      </w:r>
      <w:r w:rsidRPr="00291115">
        <w:rPr>
          <w:rFonts w:ascii="Times New Roman" w:hAnsi="Times New Roman" w:cs="Times New Roman"/>
          <w:sz w:val="24"/>
          <w:szCs w:val="24"/>
        </w:rPr>
        <w:lastRenderedPageBreak/>
        <w:t xml:space="preserve">recommendation techniques and the machine learning algorithm which could be used in the recommender system along with the how and how well the build models could be evaluated. </w:t>
      </w:r>
    </w:p>
    <w:p w14:paraId="5C095B07" w14:textId="62F0DF33" w:rsidR="00D21ACB" w:rsidRDefault="00D21ACB" w:rsidP="00D21ACB">
      <w:pPr>
        <w:spacing w:line="360" w:lineRule="auto"/>
        <w:rPr>
          <w:rFonts w:ascii="Times New Roman" w:hAnsi="Times New Roman" w:cs="Times New Roman"/>
          <w:sz w:val="24"/>
          <w:szCs w:val="24"/>
        </w:rPr>
      </w:pPr>
    </w:p>
    <w:p w14:paraId="5A9AA74F" w14:textId="77777777" w:rsidR="009F2D28" w:rsidRPr="00D21ACB" w:rsidRDefault="009F2D28" w:rsidP="00D21ACB">
      <w:pPr>
        <w:spacing w:line="360" w:lineRule="auto"/>
        <w:rPr>
          <w:rFonts w:ascii="Times New Roman" w:hAnsi="Times New Roman" w:cs="Times New Roman"/>
          <w:sz w:val="24"/>
          <w:szCs w:val="24"/>
        </w:rPr>
      </w:pPr>
    </w:p>
    <w:p w14:paraId="443B33F6" w14:textId="77777777" w:rsidR="004D0D02" w:rsidRDefault="004D0D02" w:rsidP="00A5201F">
      <w:pPr>
        <w:spacing w:line="360" w:lineRule="auto"/>
        <w:rPr>
          <w:rFonts w:ascii="Times New Roman" w:hAnsi="Times New Roman" w:cs="Times New Roman"/>
          <w:sz w:val="24"/>
          <w:szCs w:val="24"/>
        </w:rPr>
      </w:pPr>
    </w:p>
    <w:p w14:paraId="0A5DD9B4" w14:textId="42E2FE32" w:rsidR="00B3259E" w:rsidRPr="00781C5B" w:rsidRDefault="00B3259E" w:rsidP="00781C5B">
      <w:pPr>
        <w:spacing w:line="360" w:lineRule="auto"/>
        <w:rPr>
          <w:rFonts w:ascii="Times New Roman" w:hAnsi="Times New Roman" w:cs="Times New Roman"/>
          <w:b/>
          <w:bCs/>
          <w:sz w:val="24"/>
          <w:szCs w:val="24"/>
        </w:rPr>
      </w:pPr>
    </w:p>
    <w:sectPr w:rsidR="00B3259E" w:rsidRPr="00781C5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9BB9A2" w14:textId="77777777" w:rsidR="000964DF" w:rsidRDefault="000964DF" w:rsidP="0084488A">
      <w:pPr>
        <w:spacing w:after="0" w:line="240" w:lineRule="auto"/>
      </w:pPr>
      <w:r>
        <w:separator/>
      </w:r>
    </w:p>
  </w:endnote>
  <w:endnote w:type="continuationSeparator" w:id="0">
    <w:p w14:paraId="5AB6CD17" w14:textId="77777777" w:rsidR="000964DF" w:rsidRDefault="000964DF" w:rsidP="008448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5BC3D" w14:textId="77777777" w:rsidR="000964DF" w:rsidRDefault="000964DF" w:rsidP="0084488A">
      <w:pPr>
        <w:spacing w:after="0" w:line="240" w:lineRule="auto"/>
      </w:pPr>
      <w:r>
        <w:separator/>
      </w:r>
    </w:p>
  </w:footnote>
  <w:footnote w:type="continuationSeparator" w:id="0">
    <w:p w14:paraId="3AA9F527" w14:textId="77777777" w:rsidR="000964DF" w:rsidRDefault="000964DF" w:rsidP="008448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04E14"/>
    <w:multiLevelType w:val="hybridMultilevel"/>
    <w:tmpl w:val="30847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84C3BFD"/>
    <w:multiLevelType w:val="hybridMultilevel"/>
    <w:tmpl w:val="7B841E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5811176">
    <w:abstractNumId w:val="0"/>
  </w:num>
  <w:num w:numId="2" w16cid:durableId="12366686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98C"/>
    <w:rsid w:val="00046837"/>
    <w:rsid w:val="00083325"/>
    <w:rsid w:val="000964DF"/>
    <w:rsid w:val="000A59A2"/>
    <w:rsid w:val="001477B7"/>
    <w:rsid w:val="001C44FF"/>
    <w:rsid w:val="001D382C"/>
    <w:rsid w:val="002044B0"/>
    <w:rsid w:val="00207FDD"/>
    <w:rsid w:val="0021499D"/>
    <w:rsid w:val="00230D9D"/>
    <w:rsid w:val="002338BA"/>
    <w:rsid w:val="00260438"/>
    <w:rsid w:val="00291115"/>
    <w:rsid w:val="002E7FE7"/>
    <w:rsid w:val="00363C4E"/>
    <w:rsid w:val="0036413B"/>
    <w:rsid w:val="00380AD2"/>
    <w:rsid w:val="003C15DC"/>
    <w:rsid w:val="003C37C4"/>
    <w:rsid w:val="003F4096"/>
    <w:rsid w:val="003F51EA"/>
    <w:rsid w:val="003F6261"/>
    <w:rsid w:val="003F7E4B"/>
    <w:rsid w:val="00420974"/>
    <w:rsid w:val="0045735A"/>
    <w:rsid w:val="00461D8C"/>
    <w:rsid w:val="004850EB"/>
    <w:rsid w:val="004955E5"/>
    <w:rsid w:val="004977B2"/>
    <w:rsid w:val="004D0D02"/>
    <w:rsid w:val="004E328F"/>
    <w:rsid w:val="00500F22"/>
    <w:rsid w:val="005028C2"/>
    <w:rsid w:val="005110ED"/>
    <w:rsid w:val="00532380"/>
    <w:rsid w:val="00577233"/>
    <w:rsid w:val="005932D2"/>
    <w:rsid w:val="00615ADB"/>
    <w:rsid w:val="006668D5"/>
    <w:rsid w:val="00666D6D"/>
    <w:rsid w:val="00677544"/>
    <w:rsid w:val="006B401D"/>
    <w:rsid w:val="00703A3B"/>
    <w:rsid w:val="00705D57"/>
    <w:rsid w:val="007331BD"/>
    <w:rsid w:val="00734011"/>
    <w:rsid w:val="007414E8"/>
    <w:rsid w:val="007457F7"/>
    <w:rsid w:val="00780935"/>
    <w:rsid w:val="00781C5B"/>
    <w:rsid w:val="00791B28"/>
    <w:rsid w:val="00793704"/>
    <w:rsid w:val="007C5B5D"/>
    <w:rsid w:val="00826534"/>
    <w:rsid w:val="00842D7F"/>
    <w:rsid w:val="0084488A"/>
    <w:rsid w:val="00846917"/>
    <w:rsid w:val="00860512"/>
    <w:rsid w:val="0086671E"/>
    <w:rsid w:val="008813F1"/>
    <w:rsid w:val="008B5711"/>
    <w:rsid w:val="008C44FD"/>
    <w:rsid w:val="008D70E5"/>
    <w:rsid w:val="008E0CAC"/>
    <w:rsid w:val="008F3D64"/>
    <w:rsid w:val="00900999"/>
    <w:rsid w:val="009220D7"/>
    <w:rsid w:val="00973939"/>
    <w:rsid w:val="009964C1"/>
    <w:rsid w:val="009C52F1"/>
    <w:rsid w:val="009F2D28"/>
    <w:rsid w:val="00A05FE9"/>
    <w:rsid w:val="00A255D2"/>
    <w:rsid w:val="00A5201F"/>
    <w:rsid w:val="00A75512"/>
    <w:rsid w:val="00A9524D"/>
    <w:rsid w:val="00AB298C"/>
    <w:rsid w:val="00AB48BC"/>
    <w:rsid w:val="00AC25C3"/>
    <w:rsid w:val="00AC7558"/>
    <w:rsid w:val="00AF7E82"/>
    <w:rsid w:val="00B200D5"/>
    <w:rsid w:val="00B30849"/>
    <w:rsid w:val="00B3259E"/>
    <w:rsid w:val="00B87D9B"/>
    <w:rsid w:val="00B97B8E"/>
    <w:rsid w:val="00C43380"/>
    <w:rsid w:val="00C705D4"/>
    <w:rsid w:val="00C81329"/>
    <w:rsid w:val="00C94D73"/>
    <w:rsid w:val="00D21ACB"/>
    <w:rsid w:val="00D63367"/>
    <w:rsid w:val="00DB73EA"/>
    <w:rsid w:val="00DC0D49"/>
    <w:rsid w:val="00DE31DD"/>
    <w:rsid w:val="00DE626D"/>
    <w:rsid w:val="00DF1594"/>
    <w:rsid w:val="00E00CDE"/>
    <w:rsid w:val="00E56BED"/>
    <w:rsid w:val="00E63C94"/>
    <w:rsid w:val="00E723FA"/>
    <w:rsid w:val="00E91271"/>
    <w:rsid w:val="00E95795"/>
    <w:rsid w:val="00E95D81"/>
    <w:rsid w:val="00EA3557"/>
    <w:rsid w:val="00F24799"/>
    <w:rsid w:val="00F525DD"/>
    <w:rsid w:val="00F74049"/>
    <w:rsid w:val="00FA7584"/>
    <w:rsid w:val="00FB54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3332B"/>
  <w15:chartTrackingRefBased/>
  <w15:docId w15:val="{7BA24FBD-DD91-4AC8-A896-3D2DD476FD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571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009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0099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571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0099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00999"/>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8E0C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6413B"/>
    <w:pPr>
      <w:ind w:left="720"/>
      <w:contextualSpacing/>
    </w:pPr>
  </w:style>
  <w:style w:type="paragraph" w:styleId="Caption">
    <w:name w:val="caption"/>
    <w:basedOn w:val="Normal"/>
    <w:next w:val="Normal"/>
    <w:uiPriority w:val="35"/>
    <w:unhideWhenUsed/>
    <w:qFormat/>
    <w:rsid w:val="004850E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448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488A"/>
  </w:style>
  <w:style w:type="paragraph" w:styleId="Footer">
    <w:name w:val="footer"/>
    <w:basedOn w:val="Normal"/>
    <w:link w:val="FooterChar"/>
    <w:uiPriority w:val="99"/>
    <w:unhideWhenUsed/>
    <w:rsid w:val="008448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48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7675444">
      <w:bodyDiv w:val="1"/>
      <w:marLeft w:val="0"/>
      <w:marRight w:val="0"/>
      <w:marTop w:val="0"/>
      <w:marBottom w:val="0"/>
      <w:divBdr>
        <w:top w:val="none" w:sz="0" w:space="0" w:color="auto"/>
        <w:left w:val="none" w:sz="0" w:space="0" w:color="auto"/>
        <w:bottom w:val="none" w:sz="0" w:space="0" w:color="auto"/>
        <w:right w:val="none" w:sz="0" w:space="0" w:color="auto"/>
      </w:divBdr>
    </w:div>
    <w:div w:id="1183327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69</TotalTime>
  <Pages>13</Pages>
  <Words>15030</Words>
  <Characters>85675</Characters>
  <Application>Microsoft Office Word</Application>
  <DocSecurity>0</DocSecurity>
  <Lines>713</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zan Fazal</dc:creator>
  <cp:keywords/>
  <dc:description/>
  <cp:lastModifiedBy>Shazan Fazal</cp:lastModifiedBy>
  <cp:revision>52</cp:revision>
  <dcterms:created xsi:type="dcterms:W3CDTF">2023-04-20T06:35:00Z</dcterms:created>
  <dcterms:modified xsi:type="dcterms:W3CDTF">2023-05-06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buoyxcL"/&gt;&lt;style id="http://www.zotero.org/styles/harvard-university-of-westminster" hasBibliography="1" bibliographyStyleHasBeenSet="0"/&gt;&lt;prefs&gt;&lt;pref name="fieldType" value="Field"/&gt;&lt;/prefs&gt;&lt;/d</vt:lpwstr>
  </property>
  <property fmtid="{D5CDD505-2E9C-101B-9397-08002B2CF9AE}" pid="3" name="ZOTERO_PREF_2">
    <vt:lpwstr>ata&gt;</vt:lpwstr>
  </property>
</Properties>
</file>